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30C3007D" w:rsidR="00EE2292" w:rsidRDefault="003F3FE9" w:rsidP="0017217B">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9102F3">
        <w:t xml:space="preserve">. </w:t>
      </w:r>
      <w:r w:rsidR="0024728C">
        <w:t>However,</w:t>
      </w:r>
      <w:r w:rsidR="001401B1">
        <w:t xml:space="preserve"> </w:t>
      </w:r>
      <w:r w:rsidR="00C829E5">
        <w:t xml:space="preserve">the size-distribution of </w:t>
      </w:r>
      <w:r w:rsidR="0072003B">
        <w:t xml:space="preserve">many </w:t>
      </w:r>
      <w:r w:rsidR="004601C2">
        <w:t>species span</w:t>
      </w:r>
      <w:r w:rsidR="0042184D">
        <w:t>s</w:t>
      </w:r>
      <w:r w:rsidR="004601C2">
        <w:t xml:space="preserve"> several orders of magnitude</w:t>
      </w:r>
      <w:r w:rsidR="00414376">
        <w:t xml:space="preserve">. </w:t>
      </w:r>
      <w:r w:rsidR="00F57569">
        <w:t>A</w:t>
      </w:r>
      <w:r w:rsidR="00CE2D0E">
        <w:t xml:space="preserve"> </w:t>
      </w:r>
      <w:r w:rsidR="00250904">
        <w:t>warming-</w:t>
      </w:r>
      <w:r w:rsidR="00CE2D0E">
        <w:t xml:space="preserve">signal in </w:t>
      </w:r>
      <w:r w:rsidR="00A73FFB">
        <w:t xml:space="preserve">mean size </w:t>
      </w:r>
      <w:r w:rsidR="00505BCD">
        <w:t>could</w:t>
      </w:r>
      <w:r w:rsidR="00D54863">
        <w:t xml:space="preserve"> be </w:t>
      </w:r>
      <w:r w:rsidR="00CE23B2">
        <w:t xml:space="preserve">therefore be </w:t>
      </w:r>
      <w:r w:rsidR="00D54863">
        <w:t xml:space="preserve">undetected </w:t>
      </w:r>
      <w:r w:rsidR="006A2929">
        <w:t xml:space="preserve">even if the </w:t>
      </w:r>
      <w:r w:rsidR="00D27EE5">
        <w:t xml:space="preserve">size-distribution </w:t>
      </w:r>
      <w:r w:rsidR="00074649">
        <w:t>changes</w:t>
      </w:r>
      <w:r w:rsidR="0049239F">
        <w:t xml:space="preserve"> </w:t>
      </w:r>
      <w:r w:rsidR="00D535BB">
        <w:t xml:space="preserve">if </w:t>
      </w:r>
      <w:r w:rsidR="00417687">
        <w:t xml:space="preserve">e.g. </w:t>
      </w:r>
      <w:r w:rsidR="00D535BB">
        <w:t>increases in juvenile growth outweigh the decline in growth by adults</w:t>
      </w:r>
      <w:r w:rsidR="00647A10">
        <w:t xml:space="preserve">, </w:t>
      </w:r>
      <w:r w:rsidR="00D51807">
        <w:t xml:space="preserve">as </w:t>
      </w:r>
      <w:r w:rsidR="00D535BB">
        <w:t xml:space="preserve">consistent with the temperature size-rule, TSR </w:t>
      </w:r>
      <w:r w:rsidR="00D535BB">
        <w:fldChar w:fldCharType="begin"/>
      </w:r>
      <w:r w:rsidR="00D535BB">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D535BB">
        <w:fldChar w:fldCharType="separate"/>
      </w:r>
      <w:r w:rsidR="00D535BB">
        <w:rPr>
          <w:noProof/>
        </w:rPr>
        <w:t>(Atkinson 1994)</w:t>
      </w:r>
      <w:r w:rsidR="00D535BB">
        <w:fldChar w:fldCharType="end"/>
      </w:r>
      <w:r w:rsidR="00BA1B27">
        <w:t>.</w:t>
      </w:r>
      <w:r w:rsidR="00C1523B">
        <w:t xml:space="preserve"> </w:t>
      </w:r>
      <w:r w:rsidR="007C5D72">
        <w:t xml:space="preserve">It </w:t>
      </w:r>
      <w:r w:rsidR="00BB53DA">
        <w:t>may</w:t>
      </w:r>
      <w:r w:rsidR="00C21642">
        <w:t xml:space="preserve"> be </w:t>
      </w:r>
      <w:r w:rsidR="00DE6B24">
        <w:t xml:space="preserve">more </w:t>
      </w:r>
      <w:r w:rsidR="00C21642">
        <w:t xml:space="preserve">informative </w:t>
      </w:r>
      <w:r w:rsidR="00396B88">
        <w:t>to invest</w:t>
      </w:r>
      <w:r w:rsidR="00E80DA7">
        <w:t>ig</w:t>
      </w:r>
      <w:r w:rsidR="00396B88">
        <w:t>a</w:t>
      </w:r>
      <w:r w:rsidR="00E80DA7">
        <w:t>t</w:t>
      </w:r>
      <w:r w:rsidR="00396B88">
        <w:t xml:space="preserve">e change in the size-distribution and how these emerge, </w:t>
      </w:r>
      <w:r w:rsidR="00901FC3">
        <w:t xml:space="preserve">if the aim is to infer effects of warming on ecosystem properties such as the </w:t>
      </w:r>
      <w:r w:rsidR="0023225E">
        <w:t xml:space="preserve">ecological </w:t>
      </w:r>
      <w:r w:rsidR="00901FC3">
        <w:t>role of individual species, biomass production and energy fluxes</w:t>
      </w:r>
      <w:r w:rsidR="006234CB">
        <w:t xml:space="preserve"> </w:t>
      </w:r>
      <w:r w:rsidR="006234CB">
        <w:fldChar w:fldCharType="begin"/>
      </w:r>
      <w:r w:rsidR="006234CB">
        <w:instrText xml:space="preserve"> ADDIN ZOTERO_ITEM CSL_CITATION {"citationID":"HTagrr5z","properties":{"formattedCitation":"(Yvon\\uc0\\u8208{}Durocher {\\i{}et al.} 2011)","plainCitation":"(Yvon‐Durocher et al. 2011)","noteIndex":0},"citationItems":[{"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234CB">
        <w:rPr>
          <w:rFonts w:ascii="Cambria Math" w:hAnsi="Cambria Math" w:cs="Cambria Math"/>
        </w:rPr>
        <w:instrText>∼</w:instrText>
      </w:r>
      <w:r w:rsidR="006234CB">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234CB">
        <w:fldChar w:fldCharType="separate"/>
      </w:r>
      <w:r w:rsidR="006234CB" w:rsidRPr="006234CB">
        <w:rPr>
          <w:lang w:val="en-GB"/>
        </w:rPr>
        <w:t xml:space="preserve">(Yvon‐Durocher </w:t>
      </w:r>
      <w:r w:rsidR="006234CB" w:rsidRPr="006234CB">
        <w:rPr>
          <w:i/>
          <w:iCs/>
          <w:lang w:val="en-GB"/>
        </w:rPr>
        <w:t>et al.</w:t>
      </w:r>
      <w:r w:rsidR="006234CB" w:rsidRPr="006234CB">
        <w:rPr>
          <w:lang w:val="en-GB"/>
        </w:rPr>
        <w:t xml:space="preserve"> 2011)</w:t>
      </w:r>
      <w:r w:rsidR="006234CB">
        <w:fldChar w:fldCharType="end"/>
      </w:r>
      <w:r w:rsidR="00100B55">
        <w:t xml:space="preserve">. This is </w:t>
      </w:r>
      <w:r w:rsidR="00624510">
        <w:t xml:space="preserve">becaus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0A24E7">
        <w:t xml:space="preserve">, </w:t>
      </w:r>
      <w:r w:rsidR="00746999">
        <w:t xml:space="preserve">and the trait value at the average size is not the same as the average population trait valu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w:t>
      </w:r>
    </w:p>
    <w:p w14:paraId="0D58718A" w14:textId="01BE798B" w:rsidR="007A2CC8" w:rsidRDefault="00430F45" w:rsidP="009E0718">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sidR="006234CB">
        <w:rPr>
          <w:rFonts w:eastAsiaTheme="minorEastAsia"/>
        </w:rPr>
        <w:instrText xml:space="preserve"> ADDIN ZOTERO_ITEM CSL_CITATION {"citationID":"TuMdiOrw","properties":{"formattedCitation":"(Sheldon {\\i{}et al.} 1973; White {\\i{}et al.} 2007; Edwards {\\i{}et al.} 2017)","plainCitation":"(Sheldon et al. 1973; White et al. 2007; Edwards et al. 2017)","noteIndex":0},"citationItems":[{"id":928,"uris":["http://zotero.org/users/6116610/items/65S6DA6Z"],"uri":["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006234CB" w:rsidRPr="006234CB">
        <w:rPr>
          <w:lang w:val="en-GB"/>
        </w:rPr>
        <w:t xml:space="preserve">(Sheldon </w:t>
      </w:r>
      <w:r w:rsidR="006234CB" w:rsidRPr="006234CB">
        <w:rPr>
          <w:i/>
          <w:iCs/>
          <w:lang w:val="en-GB"/>
        </w:rPr>
        <w:t>et al.</w:t>
      </w:r>
      <w:r w:rsidR="006234CB" w:rsidRPr="006234CB">
        <w:rPr>
          <w:lang w:val="en-GB"/>
        </w:rPr>
        <w:t xml:space="preserve"> 1973; White </w:t>
      </w:r>
      <w:r w:rsidR="006234CB" w:rsidRPr="006234CB">
        <w:rPr>
          <w:i/>
          <w:iCs/>
          <w:lang w:val="en-GB"/>
        </w:rPr>
        <w:t>et al.</w:t>
      </w:r>
      <w:r w:rsidR="006234CB" w:rsidRPr="006234CB">
        <w:rPr>
          <w:lang w:val="en-GB"/>
        </w:rPr>
        <w:t xml:space="preserve"> 2007; Edwards </w:t>
      </w:r>
      <w:r w:rsidR="006234CB" w:rsidRPr="006234CB">
        <w:rPr>
          <w:i/>
          <w:iCs/>
          <w:lang w:val="en-GB"/>
        </w:rPr>
        <w:t>et al.</w:t>
      </w:r>
      <w:r w:rsidR="006234CB" w:rsidRPr="006234CB">
        <w:rPr>
          <w:lang w:val="en-GB"/>
        </w:rPr>
        <w:t xml:space="preserve"> 2017)</w:t>
      </w:r>
      <w:r>
        <w:rPr>
          <w:rFonts w:eastAsiaTheme="minorEastAsia"/>
        </w:rPr>
        <w:fldChar w:fldCharType="end"/>
      </w:r>
      <w:r>
        <w:rPr>
          <w:rFonts w:eastAsiaTheme="minorEastAsia"/>
        </w:rPr>
        <w:t xml:space="preserve">. </w:t>
      </w:r>
      <w:r w:rsidR="00A8599A">
        <w:rPr>
          <w:rFonts w:eastAsiaTheme="minorEastAsia"/>
        </w:rPr>
        <w:t>Hence, i</w:t>
      </w:r>
      <w:r>
        <w:rPr>
          <w:rFonts w:eastAsiaTheme="minorEastAsia"/>
        </w:rPr>
        <w:t xml:space="preserve">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w:t>
      </w:r>
      <w:r w:rsidR="002442D7">
        <w:rPr>
          <w:rFonts w:eastAsiaTheme="minorEastAsia"/>
        </w:rPr>
        <w:t xml:space="preserve">Despite </w:t>
      </w:r>
      <w:r w:rsidR="00EC30C9">
        <w:rPr>
          <w:rFonts w:eastAsiaTheme="minorEastAsia"/>
        </w:rPr>
        <w:t xml:space="preserve">its </w:t>
      </w:r>
      <w:r w:rsidR="00232804">
        <w:rPr>
          <w:rFonts w:eastAsiaTheme="minorEastAsia"/>
        </w:rPr>
        <w:t xml:space="preserve">rich </w:t>
      </w:r>
      <w:r w:rsidR="00EC30C9">
        <w:rPr>
          <w:rFonts w:eastAsiaTheme="minorEastAsia"/>
        </w:rPr>
        <w:t xml:space="preserve">theoretical </w:t>
      </w:r>
      <w:r w:rsidR="00B95732">
        <w:rPr>
          <w:rFonts w:eastAsiaTheme="minorEastAsia"/>
        </w:rPr>
        <w:t xml:space="preserve">foundation </w:t>
      </w:r>
      <w:r w:rsidR="00915BE3">
        <w:rPr>
          <w:rFonts w:eastAsiaTheme="minorEastAsia"/>
        </w:rPr>
        <w:fldChar w:fldCharType="begin"/>
      </w:r>
      <w:r w:rsidR="00915BE3">
        <w:rPr>
          <w:rFonts w:eastAsiaTheme="minorEastAsia"/>
        </w:rPr>
        <w:instrText xml:space="preserve"> ADDIN ZOTERO_ITEM CSL_CITATION {"citationID":"r6DkE6hr","properties":{"formattedCitation":"(Andersen 2019)","plainCitation":"(Andersen 2019)","noteIndex":0},"citationItems":[{"id":911,"uris":["http://zotero.org/users/6116610/items/ATL294ZJ"],"uri":["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915BE3">
        <w:rPr>
          <w:rFonts w:eastAsiaTheme="minorEastAsia"/>
        </w:rPr>
        <w:fldChar w:fldCharType="separate"/>
      </w:r>
      <w:r w:rsidR="00915BE3">
        <w:rPr>
          <w:rFonts w:eastAsiaTheme="minorEastAsia"/>
          <w:noProof/>
        </w:rPr>
        <w:t>(Andersen 2019)</w:t>
      </w:r>
      <w:r w:rsidR="00915BE3">
        <w:rPr>
          <w:rFonts w:eastAsiaTheme="minorEastAsia"/>
        </w:rPr>
        <w:fldChar w:fldCharType="end"/>
      </w:r>
      <w:r w:rsidR="00116D4E">
        <w:rPr>
          <w:rFonts w:eastAsiaTheme="minorEastAsia"/>
        </w:rPr>
        <w:t xml:space="preserve"> </w:t>
      </w:r>
      <w:r w:rsidR="00B95732">
        <w:rPr>
          <w:rFonts w:eastAsiaTheme="minorEastAsia"/>
        </w:rPr>
        <w:t>a</w:t>
      </w:r>
      <w:r w:rsidR="00232804">
        <w:rPr>
          <w:rFonts w:eastAsiaTheme="minorEastAsia"/>
        </w:rPr>
        <w:t xml:space="preserve">nd </w:t>
      </w:r>
      <w:r w:rsidR="00D219B5">
        <w:rPr>
          <w:rFonts w:eastAsiaTheme="minorEastAsia"/>
        </w:rPr>
        <w:t xml:space="preserve">usefulness as an </w:t>
      </w:r>
      <w:r w:rsidR="00822AF6">
        <w:rPr>
          <w:rFonts w:eastAsiaTheme="minorEastAsia"/>
        </w:rPr>
        <w:t xml:space="preserve">ecological </w:t>
      </w:r>
      <w:r w:rsidR="00915BE3">
        <w:rPr>
          <w:rFonts w:eastAsiaTheme="minorEastAsia"/>
        </w:rPr>
        <w:t xml:space="preserve">indicator, </w:t>
      </w:r>
      <w:r w:rsidR="00221E4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015D51">
        <w:rPr>
          <w:rFonts w:eastAsiaTheme="minorEastAsia"/>
        </w:rPr>
        <w:t xml:space="preserve">larger </w:t>
      </w:r>
      <w:r w:rsidR="00966CDA">
        <w:rPr>
          <w:rFonts w:eastAsiaTheme="minorEastAsia"/>
        </w:rPr>
        <w:t>bodie</w:t>
      </w:r>
      <w:r w:rsidR="00366531">
        <w:rPr>
          <w:rFonts w:eastAsiaTheme="minorEastAsia"/>
        </w:rPr>
        <w:t>d</w:t>
      </w:r>
      <w:r w:rsidR="00966CDA">
        <w:rPr>
          <w:rFonts w:eastAsiaTheme="minorEastAsia"/>
        </w:rPr>
        <w:t xml:space="preserve"> species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r w:rsidR="00FF1103">
        <w:rPr>
          <w:rFonts w:eastAsiaTheme="minorEastAsia"/>
        </w:rPr>
        <w:t xml:space="preserve">This could be </w:t>
      </w:r>
      <w:r w:rsidR="00BA350E">
        <w:rPr>
          <w:rFonts w:eastAsiaTheme="minorEastAsia"/>
        </w:rPr>
        <w:t xml:space="preserve">due </w:t>
      </w:r>
      <w:r w:rsidR="004A6C79">
        <w:rPr>
          <w:rFonts w:eastAsiaTheme="minorEastAsia"/>
        </w:rPr>
        <w:t xml:space="preserve">to a lack </w:t>
      </w:r>
      <w:r w:rsidR="00E06408">
        <w:rPr>
          <w:rFonts w:eastAsiaTheme="minorEastAsia"/>
        </w:rPr>
        <w:t xml:space="preserve">of </w:t>
      </w:r>
      <w:r w:rsidR="00BC46E3">
        <w:rPr>
          <w:rFonts w:eastAsiaTheme="minorEastAsia"/>
        </w:rPr>
        <w:t xml:space="preserve">theoretical predictions </w:t>
      </w:r>
      <w:r w:rsidR="007349DA">
        <w:rPr>
          <w:rFonts w:eastAsiaTheme="minorEastAsia"/>
        </w:rPr>
        <w:t xml:space="preserve">for how species spectra </w:t>
      </w:r>
      <w:r w:rsidR="00513E1A">
        <w:rPr>
          <w:rFonts w:eastAsiaTheme="minorEastAsia"/>
        </w:rPr>
        <w:t>will change with warming</w:t>
      </w:r>
      <w:r w:rsidR="00A32A7F">
        <w:rPr>
          <w:rFonts w:eastAsiaTheme="minorEastAsia"/>
        </w:rPr>
        <w:t xml:space="preserve"> (</w:t>
      </w:r>
      <w:r w:rsidR="00A31F94">
        <w:rPr>
          <w:rFonts w:eastAsiaTheme="minorEastAsia"/>
        </w:rPr>
        <w:t xml:space="preserve">note that </w:t>
      </w:r>
      <w:r w:rsidR="00EE65B7">
        <w:rPr>
          <w:rFonts w:eastAsiaTheme="minorEastAsia"/>
        </w:rPr>
        <w:t xml:space="preserve">in </w:t>
      </w:r>
      <w:r w:rsidR="00A31F94">
        <w:rPr>
          <w:rFonts w:eastAsiaTheme="minorEastAsia"/>
        </w:rPr>
        <w:t>unicell</w:t>
      </w:r>
      <w:r w:rsidR="00635621">
        <w:rPr>
          <w:rFonts w:eastAsiaTheme="minorEastAsia"/>
        </w:rPr>
        <w:t>ula</w:t>
      </w:r>
      <w:r w:rsidR="00A31F94">
        <w:rPr>
          <w:rFonts w:eastAsiaTheme="minorEastAsia"/>
        </w:rPr>
        <w:t xml:space="preserve">r </w:t>
      </w:r>
      <w:r w:rsidR="00B9162C">
        <w:rPr>
          <w:rFonts w:eastAsiaTheme="minorEastAsia"/>
        </w:rPr>
        <w:t xml:space="preserve">multispecies </w:t>
      </w:r>
      <w:r w:rsidR="00AF4C77">
        <w:rPr>
          <w:rFonts w:eastAsiaTheme="minorEastAsia"/>
        </w:rPr>
        <w:t>communities</w:t>
      </w:r>
      <w:r w:rsidR="00B960C0">
        <w:rPr>
          <w:rFonts w:eastAsiaTheme="minorEastAsia"/>
        </w:rPr>
        <w:t>, slope</w:t>
      </w:r>
      <w:r w:rsidR="00C96304">
        <w:rPr>
          <w:rFonts w:eastAsiaTheme="minorEastAsia"/>
        </w:rPr>
        <w:t xml:space="preserve">s are </w:t>
      </w:r>
      <w:r w:rsidR="00F34817">
        <w:rPr>
          <w:rFonts w:eastAsiaTheme="minorEastAsia"/>
        </w:rPr>
        <w:t xml:space="preserve">predicted to </w:t>
      </w:r>
      <w:r w:rsidR="00B960C0">
        <w:rPr>
          <w:rFonts w:eastAsiaTheme="minorEastAsia"/>
        </w:rPr>
        <w:t xml:space="preserve">decline as </w:t>
      </w:r>
      <w:r w:rsidR="00493145">
        <w:rPr>
          <w:rFonts w:eastAsiaTheme="minorEastAsia"/>
        </w:rPr>
        <w:t>smalle</w:t>
      </w:r>
      <w:r w:rsidR="00C40680">
        <w:rPr>
          <w:rFonts w:eastAsiaTheme="minorEastAsia"/>
        </w:rPr>
        <w:t>r</w:t>
      </w:r>
      <w:r w:rsidR="00493145">
        <w:rPr>
          <w:rFonts w:eastAsiaTheme="minorEastAsia"/>
        </w:rPr>
        <w:t xml:space="preserve">-bodied species become more dominant </w:t>
      </w:r>
      <w:r w:rsidR="00635621">
        <w:rPr>
          <w:rFonts w:eastAsiaTheme="minorEastAsia"/>
        </w:rPr>
        <w:fldChar w:fldCharType="begin"/>
      </w:r>
      <w:r w:rsidR="00635621">
        <w:rPr>
          <w:rFonts w:eastAsiaTheme="minorEastAsia"/>
        </w:rPr>
        <w:instrText xml:space="preserve"> ADDIN ZOTERO_ITEM CSL_CITATION {"citationID":"ENS5yctB","properties":{"formattedCitation":"(Daufresne {\\i{}et al.} 2009; Yvon\\uc0\\u8208{}Durocher {\\i{}et al.} 2011)","plainCitation":"(Daufresne et al. 2009; Yvon‐Duroch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948,"uris":["http://zotero.org/users/6116610/items/XJQXAPJQ"],"uri":["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635621">
        <w:rPr>
          <w:rFonts w:ascii="Cambria Math" w:eastAsiaTheme="minorEastAsia" w:hAnsi="Cambria Math" w:cs="Cambria Math"/>
        </w:rPr>
        <w:instrText>∼</w:instrText>
      </w:r>
      <w:r w:rsidR="00635621">
        <w:rPr>
          <w:rFonts w:eastAsiaTheme="minorEastAsia"/>
        </w:rPr>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schema":"https://github.com/citation-style-language/schema/raw/master/csl-citation.json"} </w:instrText>
      </w:r>
      <w:r w:rsidR="00635621">
        <w:rPr>
          <w:rFonts w:eastAsiaTheme="minorEastAsia"/>
        </w:rPr>
        <w:fldChar w:fldCharType="separate"/>
      </w:r>
      <w:r w:rsidR="00635621" w:rsidRPr="00635621">
        <w:rPr>
          <w:lang w:val="en-GB"/>
        </w:rPr>
        <w:t xml:space="preserve">(Daufresne </w:t>
      </w:r>
      <w:r w:rsidR="00635621" w:rsidRPr="00635621">
        <w:rPr>
          <w:i/>
          <w:iCs/>
          <w:lang w:val="en-GB"/>
        </w:rPr>
        <w:t>et al.</w:t>
      </w:r>
      <w:r w:rsidR="00635621" w:rsidRPr="00635621">
        <w:rPr>
          <w:lang w:val="en-GB"/>
        </w:rPr>
        <w:t xml:space="preserve"> 2009; Yvon‐Durocher </w:t>
      </w:r>
      <w:r w:rsidR="00635621" w:rsidRPr="00635621">
        <w:rPr>
          <w:i/>
          <w:iCs/>
          <w:lang w:val="en-GB"/>
        </w:rPr>
        <w:t>et al.</w:t>
      </w:r>
      <w:r w:rsidR="00635621" w:rsidRPr="00635621">
        <w:rPr>
          <w:lang w:val="en-GB"/>
        </w:rPr>
        <w:t xml:space="preserve"> 2011)</w:t>
      </w:r>
      <w:r w:rsidR="00635621">
        <w:rPr>
          <w:rFonts w:eastAsiaTheme="minorEastAsia"/>
        </w:rPr>
        <w:fldChar w:fldCharType="end"/>
      </w:r>
      <w:r w:rsidR="00A32A7F">
        <w:rPr>
          <w:rFonts w:eastAsiaTheme="minorEastAsia"/>
        </w:rPr>
        <w:t>)</w:t>
      </w:r>
      <w:r w:rsidR="00F65AA0">
        <w:rPr>
          <w:rFonts w:eastAsiaTheme="minorEastAsia"/>
        </w:rPr>
        <w:t xml:space="preserve">. </w:t>
      </w:r>
      <w:r w:rsidR="00633504">
        <w:rPr>
          <w:rFonts w:eastAsiaTheme="minorEastAsia"/>
        </w:rPr>
        <w:t xml:space="preserve">Perhaps it is difficult to </w:t>
      </w:r>
      <w:r w:rsidR="00AE524C">
        <w:rPr>
          <w:rFonts w:eastAsiaTheme="minorEastAsia"/>
        </w:rPr>
        <w:t xml:space="preserve">reconcile </w:t>
      </w:r>
      <w:r w:rsidR="008A1B82">
        <w:rPr>
          <w:rFonts w:eastAsiaTheme="minorEastAsia"/>
        </w:rPr>
        <w:t xml:space="preserve">the </w:t>
      </w:r>
      <w:r w:rsidR="00FF1E5F">
        <w:rPr>
          <w:rFonts w:eastAsiaTheme="minorEastAsia"/>
        </w:rPr>
        <w:t xml:space="preserve">numerous </w:t>
      </w:r>
      <w:r w:rsidR="00F07C01">
        <w:rPr>
          <w:rFonts w:eastAsiaTheme="minorEastAsia"/>
        </w:rPr>
        <w:t xml:space="preserve">patch by </w:t>
      </w:r>
      <w:r w:rsidR="00FF1E5F">
        <w:rPr>
          <w:rFonts w:eastAsiaTheme="minorEastAsia"/>
        </w:rPr>
        <w:t xml:space="preserve">which the </w:t>
      </w:r>
      <w:r w:rsidR="00F07C01">
        <w:rPr>
          <w:rFonts w:eastAsiaTheme="minorEastAsia"/>
        </w:rPr>
        <w:t xml:space="preserve">species </w:t>
      </w:r>
      <w:r w:rsidR="00FF1E5F">
        <w:rPr>
          <w:rFonts w:eastAsiaTheme="minorEastAsia"/>
        </w:rPr>
        <w:t>size-spectrum could change</w:t>
      </w:r>
      <w:r w:rsidR="007E02A2">
        <w:rPr>
          <w:rFonts w:eastAsiaTheme="minorEastAsia"/>
        </w:rPr>
        <w:t xml:space="preserve"> with warming</w:t>
      </w:r>
      <w:r w:rsidR="00FF1E5F">
        <w:rPr>
          <w:rFonts w:eastAsiaTheme="minorEastAsia"/>
        </w:rPr>
        <w:t xml:space="preserve"> </w:t>
      </w:r>
      <w:r w:rsidR="001879B6">
        <w:rPr>
          <w:rFonts w:eastAsiaTheme="minorEastAsia"/>
        </w:rPr>
        <w:lastRenderedPageBreak/>
        <w:fldChar w:fldCharType="begin"/>
      </w:r>
      <w:r w:rsidR="001879B6">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1879B6">
        <w:rPr>
          <w:rFonts w:eastAsiaTheme="minorEastAsia"/>
        </w:rPr>
        <w:fldChar w:fldCharType="separate"/>
      </w:r>
      <w:r w:rsidR="001879B6" w:rsidRPr="00936651">
        <w:rPr>
          <w:lang w:val="en-GB"/>
        </w:rPr>
        <w:t xml:space="preserve">(Heneghan </w:t>
      </w:r>
      <w:r w:rsidR="001879B6" w:rsidRPr="00936651">
        <w:rPr>
          <w:i/>
          <w:iCs/>
          <w:lang w:val="en-GB"/>
        </w:rPr>
        <w:t>et al.</w:t>
      </w:r>
      <w:r w:rsidR="001879B6" w:rsidRPr="00936651">
        <w:rPr>
          <w:lang w:val="en-GB"/>
        </w:rPr>
        <w:t xml:space="preserve"> 2019)</w:t>
      </w:r>
      <w:r w:rsidR="001879B6">
        <w:rPr>
          <w:rFonts w:eastAsiaTheme="minorEastAsia"/>
        </w:rPr>
        <w:fldChar w:fldCharType="end"/>
      </w:r>
      <w:r w:rsidR="00EE12E7">
        <w:rPr>
          <w:rFonts w:eastAsiaTheme="minorEastAsia"/>
        </w:rPr>
        <w:t xml:space="preserve">. </w:t>
      </w:r>
      <w:r w:rsidR="00CA7B88">
        <w:rPr>
          <w:rFonts w:eastAsiaTheme="minorEastAsia"/>
        </w:rPr>
        <w:t>For instance, t</w:t>
      </w:r>
      <w:r w:rsidR="004065A2">
        <w:rPr>
          <w:rFonts w:eastAsiaTheme="minorEastAsia"/>
        </w:rPr>
        <w:t xml:space="preserve">he clearest effect </w:t>
      </w:r>
      <w:r w:rsidR="005D60BD">
        <w:rPr>
          <w:rFonts w:eastAsiaTheme="minorEastAsia"/>
        </w:rPr>
        <w:t xml:space="preserve">of </w:t>
      </w:r>
      <w:r w:rsidR="005C606A">
        <w:rPr>
          <w:rFonts w:eastAsiaTheme="minorEastAsia"/>
        </w:rPr>
        <w:t>TSR</w:t>
      </w:r>
      <w:r w:rsidR="00FA36E2">
        <w:rPr>
          <w:rFonts w:eastAsiaTheme="minorEastAsia"/>
        </w:rPr>
        <w:t xml:space="preserve"> </w:t>
      </w:r>
      <w:r w:rsidR="005612A6">
        <w:rPr>
          <w:rFonts w:eastAsiaTheme="minorEastAsia"/>
        </w:rPr>
        <w:t>on the size-spectrum</w:t>
      </w:r>
      <w:r w:rsidR="00A95D0E">
        <w:rPr>
          <w:rFonts w:eastAsiaTheme="minorEastAsia"/>
        </w:rPr>
        <w:t xml:space="preserve"> </w:t>
      </w:r>
      <w:r w:rsidR="00B05300">
        <w:rPr>
          <w:rFonts w:eastAsiaTheme="minorEastAsia"/>
        </w:rPr>
        <w:t xml:space="preserve">is </w:t>
      </w:r>
      <w:r w:rsidR="00E2078D">
        <w:rPr>
          <w:rFonts w:eastAsiaTheme="minorEastAsia"/>
        </w:rPr>
        <w:t xml:space="preserve">a decline in </w:t>
      </w:r>
      <w:r w:rsidR="003E68FA">
        <w:rPr>
          <w:rFonts w:eastAsiaTheme="minorEastAsia"/>
        </w:rPr>
        <w:t xml:space="preserve">the </w:t>
      </w:r>
      <w:r w:rsidR="001C12FD">
        <w:rPr>
          <w:rFonts w:eastAsiaTheme="minorEastAsia"/>
        </w:rPr>
        <w:t>maximum size</w:t>
      </w:r>
      <w:r w:rsidR="002B31F5">
        <w:rPr>
          <w:rFonts w:eastAsiaTheme="minorEastAsia"/>
        </w:rPr>
        <w:t>.</w:t>
      </w:r>
      <w:r w:rsidR="003340EB">
        <w:rPr>
          <w:rFonts w:eastAsiaTheme="minorEastAsia"/>
        </w:rPr>
        <w:t xml:space="preserve"> However, </w:t>
      </w:r>
      <w:r w:rsidR="00BE3FDE">
        <w:rPr>
          <w:rFonts w:eastAsiaTheme="minorEastAsia"/>
        </w:rPr>
        <w:t xml:space="preserve">if the </w:t>
      </w:r>
      <w:r w:rsidR="00455DD0">
        <w:rPr>
          <w:rFonts w:eastAsiaTheme="minorEastAsia"/>
        </w:rPr>
        <w:t xml:space="preserve">relative </w:t>
      </w:r>
      <w:r w:rsidR="00BE3FDE">
        <w:rPr>
          <w:rFonts w:eastAsiaTheme="minorEastAsia"/>
        </w:rPr>
        <w:t xml:space="preserve">abundance </w:t>
      </w:r>
      <w:r w:rsidR="00455DD0">
        <w:rPr>
          <w:rFonts w:eastAsiaTheme="minorEastAsia"/>
        </w:rPr>
        <w:t xml:space="preserve">of juveniles and adults </w:t>
      </w:r>
      <w:r w:rsidR="00BE3FDE">
        <w:rPr>
          <w:rFonts w:eastAsiaTheme="minorEastAsia"/>
        </w:rPr>
        <w:t xml:space="preserve">remains </w:t>
      </w:r>
      <w:r w:rsidR="0035037E">
        <w:rPr>
          <w:rFonts w:eastAsiaTheme="minorEastAsia"/>
        </w:rPr>
        <w:t>constant,</w:t>
      </w:r>
      <w:r w:rsidR="00BE3FDE">
        <w:rPr>
          <w:rFonts w:eastAsiaTheme="minorEastAsia"/>
        </w:rPr>
        <w:t xml:space="preserve"> </w:t>
      </w:r>
      <w:r w:rsidR="00A96BE4">
        <w:rPr>
          <w:rFonts w:eastAsiaTheme="minorEastAsia"/>
        </w:rPr>
        <w:t xml:space="preserve">but </w:t>
      </w:r>
      <w:r w:rsidR="00791EB3">
        <w:rPr>
          <w:rFonts w:eastAsiaTheme="minorEastAsia"/>
        </w:rPr>
        <w:t xml:space="preserve">the same number of </w:t>
      </w:r>
      <w:r w:rsidR="00AD688D">
        <w:rPr>
          <w:rFonts w:eastAsiaTheme="minorEastAsia"/>
        </w:rPr>
        <w:t xml:space="preserve">adults now </w:t>
      </w:r>
      <w:r w:rsidR="00A96BE4">
        <w:rPr>
          <w:rFonts w:eastAsiaTheme="minorEastAsia"/>
        </w:rPr>
        <w:t xml:space="preserve">accumulate in a </w:t>
      </w:r>
      <w:r w:rsidR="00321BAA">
        <w:rPr>
          <w:rFonts w:eastAsiaTheme="minorEastAsia"/>
        </w:rPr>
        <w:t>smaller size-range</w:t>
      </w:r>
      <w:r w:rsidR="0017148A">
        <w:rPr>
          <w:rFonts w:eastAsiaTheme="minorEastAsia"/>
        </w:rPr>
        <w:t>, the size-spectrum slope</w:t>
      </w:r>
      <w:r w:rsidR="00BD5C52">
        <w:rPr>
          <w:rFonts w:eastAsiaTheme="minorEastAsia"/>
        </w:rPr>
        <w:t xml:space="preserve"> could become less steep</w:t>
      </w:r>
      <w:r w:rsidR="00006990">
        <w:rPr>
          <w:rFonts w:eastAsiaTheme="minorEastAsia"/>
        </w:rPr>
        <w:t>.</w:t>
      </w:r>
      <w:r w:rsidR="00847720">
        <w:rPr>
          <w:rFonts w:eastAsiaTheme="minorEastAsia"/>
        </w:rPr>
        <w:t xml:space="preserve"> </w:t>
      </w:r>
      <w:r w:rsidR="00CB3B94">
        <w:rPr>
          <w:rFonts w:eastAsiaTheme="minorEastAsia"/>
        </w:rPr>
        <w:t>Elevated m</w:t>
      </w:r>
      <w:r w:rsidR="00BF09B5">
        <w:rPr>
          <w:rFonts w:eastAsiaTheme="minorEastAsia"/>
        </w:rPr>
        <w:t xml:space="preserve">ortality </w:t>
      </w:r>
      <w:r w:rsidR="00FD0514">
        <w:rPr>
          <w:rFonts w:eastAsiaTheme="minorEastAsia"/>
        </w:rPr>
        <w:t xml:space="preserve">truncates </w:t>
      </w:r>
      <w:r w:rsidR="00F93198">
        <w:rPr>
          <w:rFonts w:eastAsiaTheme="minorEastAsia"/>
        </w:rPr>
        <w:t xml:space="preserve">the </w:t>
      </w:r>
      <w:r w:rsidR="00EA56D4">
        <w:rPr>
          <w:rFonts w:eastAsiaTheme="minorEastAsia"/>
        </w:rPr>
        <w:t xml:space="preserve">age-distribution </w:t>
      </w:r>
      <w:r w:rsidR="00F93198">
        <w:rPr>
          <w:rFonts w:eastAsiaTheme="minorEastAsia"/>
        </w:rPr>
        <w:t>to</w:t>
      </w:r>
      <w:r w:rsidR="00EA56D4">
        <w:rPr>
          <w:rFonts w:eastAsiaTheme="minorEastAsia"/>
        </w:rPr>
        <w:t>wards</w:t>
      </w:r>
      <w:r w:rsidR="00F93198">
        <w:rPr>
          <w:rFonts w:eastAsiaTheme="minorEastAsia"/>
        </w:rPr>
        <w:t xml:space="preserve"> younger </w:t>
      </w:r>
      <w:r w:rsidR="007E4E23">
        <w:rPr>
          <w:rFonts w:eastAsiaTheme="minorEastAsia"/>
        </w:rPr>
        <w:t>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461D1B">
        <w:rPr>
          <w:rFonts w:eastAsiaTheme="minorEastAsia"/>
        </w:rPr>
        <w:t xml:space="preserve">, </w:t>
      </w:r>
      <w:r w:rsidR="00AE2A11">
        <w:rPr>
          <w:rFonts w:eastAsiaTheme="minorEastAsia"/>
        </w:rPr>
        <w:t xml:space="preserve">but </w:t>
      </w:r>
      <w:r w:rsidR="009D5C5F">
        <w:rPr>
          <w:rFonts w:eastAsiaTheme="minorEastAsia"/>
        </w:rPr>
        <w:t>increase</w:t>
      </w:r>
      <w:r w:rsidR="00EC7606">
        <w:rPr>
          <w:rFonts w:eastAsiaTheme="minorEastAsia"/>
        </w:rPr>
        <w:t>d</w:t>
      </w:r>
      <w:r w:rsidR="009D5C5F">
        <w:rPr>
          <w:rFonts w:eastAsiaTheme="minorEastAsia"/>
        </w:rPr>
        <w:t xml:space="preserve"> </w:t>
      </w:r>
      <w:r w:rsidR="00F83FBF">
        <w:rPr>
          <w:rFonts w:eastAsiaTheme="minorEastAsia"/>
        </w:rPr>
        <w:t xml:space="preserve">growth </w:t>
      </w:r>
      <w:r w:rsidR="00D77A6B">
        <w:rPr>
          <w:rFonts w:eastAsiaTheme="minorEastAsia"/>
        </w:rPr>
        <w:t xml:space="preserve">rates </w:t>
      </w:r>
      <w:r w:rsidR="006739A7">
        <w:rPr>
          <w:rFonts w:eastAsiaTheme="minorEastAsia"/>
        </w:rPr>
        <w:t>(from warming</w:t>
      </w:r>
      <w:r w:rsidR="00AF6157">
        <w:rPr>
          <w:rFonts w:eastAsiaTheme="minorEastAsia"/>
        </w:rPr>
        <w:t>, reduced density dependence or both</w:t>
      </w:r>
      <w:r w:rsidR="00AE66E8">
        <w:rPr>
          <w:rFonts w:eastAsiaTheme="minorEastAsia"/>
        </w:rPr>
        <w:t>)</w:t>
      </w:r>
      <w:r w:rsidR="00AF6157">
        <w:rPr>
          <w:rFonts w:eastAsiaTheme="minorEastAsia"/>
        </w:rPr>
        <w:t xml:space="preserve"> </w:t>
      </w:r>
      <w:r w:rsidR="00D77A6B">
        <w:rPr>
          <w:rFonts w:eastAsiaTheme="minorEastAsia"/>
        </w:rPr>
        <w:t xml:space="preserve">can </w:t>
      </w:r>
      <w:r w:rsidR="00430255">
        <w:rPr>
          <w:rFonts w:eastAsiaTheme="minorEastAsia"/>
        </w:rPr>
        <w:t xml:space="preserve">counter </w:t>
      </w:r>
      <w:r w:rsidR="007D721C">
        <w:rPr>
          <w:rFonts w:eastAsiaTheme="minorEastAsia"/>
        </w:rPr>
        <w:t xml:space="preserve">the effects of mortality </w:t>
      </w:r>
      <w:r w:rsidR="00CF0520">
        <w:rPr>
          <w:rFonts w:eastAsiaTheme="minorEastAsia"/>
        </w:rPr>
        <w:t xml:space="preserve">on </w:t>
      </w:r>
      <w:r w:rsidR="009D5C5F">
        <w:rPr>
          <w:rFonts w:eastAsiaTheme="minorEastAsia"/>
        </w:rPr>
        <w:t xml:space="preserve">abundance-at-size </w:t>
      </w:r>
      <w:r w:rsidR="00FC0F76">
        <w:rPr>
          <w:rFonts w:eastAsiaTheme="minorEastAsia"/>
        </w:rPr>
        <w:t xml:space="preserve">– unless only small individuals </w:t>
      </w:r>
      <w:r w:rsidR="003F3135">
        <w:rPr>
          <w:rFonts w:eastAsiaTheme="minorEastAsia"/>
        </w:rPr>
        <w:t>benefit from warming</w:t>
      </w:r>
      <w:r w:rsidR="000F0EF1">
        <w:rPr>
          <w:rFonts w:eastAsiaTheme="minorEastAsia"/>
        </w:rPr>
        <w:t xml:space="preserve"> </w:t>
      </w:r>
      <w:r w:rsidR="00727E46">
        <w:rPr>
          <w:rFonts w:eastAsiaTheme="minorEastAsia"/>
        </w:rPr>
        <w:fldChar w:fldCharType="begin"/>
      </w:r>
      <w:r w:rsidR="00EA59BE">
        <w:rPr>
          <w:rFonts w:eastAsiaTheme="minorEastAsia"/>
        </w:rPr>
        <w:instrText xml:space="preserve"> ADDIN ZOTERO_ITEM CSL_CITATION {"citationID":"JZOWjMd1","properties":{"formattedCitation":"(Daufresne {\\i{}et al.} 2009; Lindmark {\\i{}et al.} 2021)","plainCitation":"(Daufresne et al. 2009; Lindmark et al. 202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27E46">
        <w:rPr>
          <w:rFonts w:eastAsiaTheme="minorEastAsia"/>
        </w:rPr>
        <w:fldChar w:fldCharType="separate"/>
      </w:r>
      <w:r w:rsidR="00EA59BE" w:rsidRPr="00EA59BE">
        <w:rPr>
          <w:lang w:val="en-GB"/>
        </w:rPr>
        <w:t xml:space="preserve">(Daufresne </w:t>
      </w:r>
      <w:r w:rsidR="00EA59BE" w:rsidRPr="00EA59BE">
        <w:rPr>
          <w:i/>
          <w:iCs/>
          <w:lang w:val="en-GB"/>
        </w:rPr>
        <w:t>et al.</w:t>
      </w:r>
      <w:r w:rsidR="00EA59BE" w:rsidRPr="00EA59BE">
        <w:rPr>
          <w:lang w:val="en-GB"/>
        </w:rPr>
        <w:t xml:space="preserve"> 2009; Lindmark </w:t>
      </w:r>
      <w:r w:rsidR="00EA59BE" w:rsidRPr="00EA59BE">
        <w:rPr>
          <w:i/>
          <w:iCs/>
          <w:lang w:val="en-GB"/>
        </w:rPr>
        <w:t>et al.</w:t>
      </w:r>
      <w:r w:rsidR="00EA59BE" w:rsidRPr="00EA59BE">
        <w:rPr>
          <w:lang w:val="en-GB"/>
        </w:rPr>
        <w:t xml:space="preserve"> 2021)</w:t>
      </w:r>
      <w:r w:rsidR="00727E46">
        <w:rPr>
          <w:rFonts w:eastAsiaTheme="minorEastAsia"/>
        </w:rPr>
        <w:fldChar w:fldCharType="end"/>
      </w:r>
      <w:r w:rsidR="00776834">
        <w:rPr>
          <w:rFonts w:eastAsiaTheme="minorEastAsia"/>
        </w:rPr>
        <w:t>.</w:t>
      </w:r>
      <w:r w:rsidR="0024315B">
        <w:rPr>
          <w:rFonts w:eastAsiaTheme="minorEastAsia"/>
        </w:rPr>
        <w:t xml:space="preserve"> Hence,</w:t>
      </w:r>
      <w:r w:rsidR="00A048A0">
        <w:rPr>
          <w:rFonts w:eastAsiaTheme="minorEastAsia"/>
        </w:rPr>
        <w:t xml:space="preserve"> </w:t>
      </w:r>
      <w:r w:rsidR="002E2728">
        <w:rPr>
          <w:rFonts w:eastAsiaTheme="minorEastAsia"/>
        </w:rPr>
        <w:t xml:space="preserve">the effect of warming </w:t>
      </w:r>
      <w:r w:rsidR="00C82221">
        <w:rPr>
          <w:rFonts w:eastAsiaTheme="minorEastAsia"/>
        </w:rPr>
        <w:t xml:space="preserve">on the size-spectrum depends </w:t>
      </w:r>
      <w:r w:rsidR="009218AE">
        <w:rPr>
          <w:rFonts w:eastAsiaTheme="minorEastAsia"/>
        </w:rPr>
        <w:t>on several interlinked processes</w:t>
      </w:r>
      <w:r w:rsidR="00C53990">
        <w:rPr>
          <w:rFonts w:eastAsiaTheme="minorEastAsia"/>
        </w:rPr>
        <w:t xml:space="preserve"> affecting </w:t>
      </w:r>
      <w:r w:rsidR="008E16A4">
        <w:rPr>
          <w:rFonts w:eastAsiaTheme="minorEastAsia"/>
        </w:rPr>
        <w:t xml:space="preserve">abundance-at-size </w:t>
      </w:r>
      <w:r w:rsidR="00A93E0F">
        <w:rPr>
          <w:rFonts w:eastAsiaTheme="minorEastAsia"/>
        </w:rPr>
        <w:t xml:space="preserve">and </w:t>
      </w:r>
      <w:r w:rsidR="00F25829">
        <w:rPr>
          <w:rFonts w:eastAsiaTheme="minorEastAsia"/>
        </w:rPr>
        <w:t>size-at-age</w:t>
      </w:r>
      <w:r w:rsidR="00CB3A9D">
        <w:rPr>
          <w:rFonts w:eastAsiaTheme="minorEastAsia"/>
        </w:rPr>
        <w:t>.</w:t>
      </w:r>
    </w:p>
    <w:p w14:paraId="24121A0C" w14:textId="5B36CED0" w:rsidR="00DD6B0A" w:rsidRDefault="00CE0C41" w:rsidP="00431129">
      <w:pPr>
        <w:spacing w:line="480" w:lineRule="auto"/>
        <w:ind w:firstLine="284"/>
        <w:contextualSpacing/>
        <w:jc w:val="both"/>
      </w:pPr>
      <w:r>
        <w:t xml:space="preserve">In this </w:t>
      </w:r>
      <w:r w:rsidR="0099433A">
        <w:t>study</w:t>
      </w:r>
      <w:r>
        <w:t xml:space="preserve">, we use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92001F">
        <w:t xml:space="preserve">changes in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proofErr w:type="spellStart"/>
      <w:r w:rsidR="00CD532E" w:rsidRPr="00CD532E">
        <w:rPr>
          <w:i/>
          <w:iCs/>
        </w:rPr>
        <w:t>Perca</w:t>
      </w:r>
      <w:proofErr w:type="spellEnd"/>
      <w:r w:rsidR="00CD532E" w:rsidRPr="00CD532E">
        <w:rPr>
          <w:i/>
          <w:iCs/>
        </w:rPr>
        <w:t xml:space="preserve"> </w:t>
      </w:r>
      <w:proofErr w:type="spellStart"/>
      <w:r w:rsidR="00CD532E" w:rsidRPr="00CD532E">
        <w:rPr>
          <w:i/>
          <w:iCs/>
        </w:rPr>
        <w:t>fluviatilis</w:t>
      </w:r>
      <w:proofErr w:type="spellEnd"/>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w:t>
      </w:r>
      <m:oMath>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8A3666" w:rsidRPr="00FC0EC4">
        <w:t xml:space="preserve"> artificial </w:t>
      </w:r>
      <w:r w:rsidR="008A3666" w:rsidRPr="005740FE">
        <w:t xml:space="preserve">enclosure of </w:t>
      </w:r>
      <w:r w:rsidR="008A3666">
        <w:t xml:space="preserve">Swedish </w:t>
      </w:r>
      <w:r w:rsidR="008A3666" w:rsidRPr="00FC0EC4">
        <w:t xml:space="preserve">Baltic Sea </w:t>
      </w:r>
      <w:r w:rsidR="008A3666" w:rsidRPr="00E87F0D">
        <w:rPr>
          <w:color w:val="000000" w:themeColor="text1"/>
        </w:rPr>
        <w:t>archipelago</w:t>
      </w:r>
      <w:r w:rsidR="0095624C" w:rsidRPr="00E87F0D">
        <w:rPr>
          <w:color w:val="000000" w:themeColor="text1"/>
        </w:rPr>
        <w:t xml:space="preserve"> </w:t>
      </w:r>
      <w:r w:rsidR="00FA3310" w:rsidRPr="00E87F0D">
        <w:rPr>
          <w:color w:val="000000" w:themeColor="text1"/>
        </w:rPr>
        <w:t>(Fig.</w:t>
      </w:r>
      <w:r w:rsidR="009F4A2A" w:rsidRPr="00E87F0D">
        <w:rPr>
          <w:color w:val="000000" w:themeColor="text1"/>
        </w:rPr>
        <w:t xml:space="preserve"> 1</w:t>
      </w:r>
      <w:r w:rsidR="00FA3310" w:rsidRPr="00E87F0D">
        <w:rPr>
          <w:color w:val="000000" w:themeColor="text1"/>
        </w:rPr>
        <w:t>)</w:t>
      </w:r>
      <w:r w:rsidR="00FA3310">
        <w:t xml:space="preserve"> </w:t>
      </w:r>
      <w:r w:rsidR="0095624C">
        <w:t xml:space="preserve">that </w:t>
      </w:r>
      <w:r w:rsidR="00012BFF">
        <w:t xml:space="preserve">since 1980 has received </w:t>
      </w:r>
      <w:r w:rsidR="00F6757C">
        <w:t xml:space="preserve">warm </w:t>
      </w:r>
      <w:r w:rsidR="00F77917">
        <w:t xml:space="preserve">cooling water from the </w:t>
      </w:r>
      <w:r w:rsidR="008A3666" w:rsidRPr="00FC0EC4">
        <w:t xml:space="preserve">nuclear power plant in </w:t>
      </w:r>
      <w:proofErr w:type="spellStart"/>
      <w:r w:rsidR="008A3666" w:rsidRPr="00FC0EC4">
        <w:t>Forsmark</w:t>
      </w:r>
      <w:proofErr w:type="spellEnd"/>
      <w:r w:rsidR="00CB3804">
        <w:t xml:space="preserve"> and where all types of fishing is banned</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522A53">
        <w:t xml:space="preserve">Henceforth, we refer to the Biotest as the warm and the reference as the cold area. </w:t>
      </w:r>
      <w:r w:rsidR="00750690">
        <w:t>U</w:t>
      </w:r>
      <w:r w:rsidR="00B0763F">
        <w:rPr>
          <w:rFonts w:eastAsiaTheme="minorEastAsia"/>
        </w:rPr>
        <w:t>sing hierarchical Bayesian models</w:t>
      </w:r>
      <w:r w:rsidR="00B0763F">
        <w:t>, w</w:t>
      </w:r>
      <w:r w:rsidR="007455AE">
        <w:t xml:space="preserve">e </w:t>
      </w:r>
      <w:r w:rsidR="0052679F">
        <w:rPr>
          <w:rFonts w:eastAsiaTheme="minorEastAsia"/>
        </w:rPr>
        <w:t>quanti</w:t>
      </w:r>
      <w:r w:rsidR="00AB2AEE">
        <w:rPr>
          <w:rFonts w:eastAsiaTheme="minorEastAsia"/>
        </w:rPr>
        <w:t xml:space="preserve">fy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w:t>
      </w:r>
      <w:r w:rsidR="00905EE5">
        <w:rPr>
          <w:rFonts w:eastAsiaTheme="minorEastAsia"/>
        </w:rPr>
        <w:t xml:space="preserve">, </w:t>
      </w:r>
      <w:r w:rsidR="003E4A35">
        <w:rPr>
          <w:rFonts w:eastAsiaTheme="minorEastAsia"/>
        </w:rPr>
        <w:t>and size-spectra</w:t>
      </w:r>
      <w:r w:rsidR="00D940A0">
        <w:rPr>
          <w:rFonts w:eastAsiaTheme="minorEastAsia"/>
        </w:rPr>
        <w:t xml:space="preserve"> </w:t>
      </w:r>
      <w:r w:rsidR="00111143">
        <w:rPr>
          <w:rFonts w:eastAsiaTheme="minorEastAsia"/>
        </w:rPr>
        <w:t>between the areas</w:t>
      </w:r>
      <w:r w:rsidR="003974B1">
        <w:rPr>
          <w:rFonts w:eastAsiaTheme="minorEastAsia"/>
        </w:rPr>
        <w:t xml:space="preserve">. </w:t>
      </w:r>
    </w:p>
    <w:p w14:paraId="037EE9E7" w14:textId="0275FBD8"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652DED62" w14:textId="67401B76" w:rsidR="0075465A" w:rsidRDefault="00A66CD3" w:rsidP="008F1650">
      <w:pPr>
        <w:spacing w:line="480" w:lineRule="auto"/>
        <w:contextualSpacing/>
        <w:jc w:val="both"/>
        <w:rPr>
          <w:rFonts w:eastAsiaTheme="minorEastAsia"/>
        </w:rPr>
      </w:pPr>
      <w:r>
        <w:t>Analysis of size</w:t>
      </w:r>
      <w:r w:rsidR="000B546E">
        <w:t>-</w:t>
      </w:r>
      <w:r>
        <w:t>at</w:t>
      </w:r>
      <w:r w:rsidR="000B546E">
        <w:t>-</w:t>
      </w:r>
      <w:r>
        <w:t>age</w:t>
      </w:r>
      <w:r w:rsidR="003B0997">
        <w:t xml:space="preserve"> </w:t>
      </w:r>
      <w:r w:rsidR="00D32F9B">
        <w:t xml:space="preserve">using the von Bertalanffy growth </w:t>
      </w:r>
      <w:r w:rsidR="00EE76E6">
        <w:t xml:space="preserve">equation </w:t>
      </w:r>
      <w:r w:rsidR="009E181A">
        <w:t xml:space="preserve">(VBGE) </w:t>
      </w:r>
      <w:r w:rsidR="00B052FC">
        <w:t xml:space="preserve">revealed that cohorts </w:t>
      </w:r>
      <w:r w:rsidR="00E56D51">
        <w:t>in the warm area not only grew faster initially</w:t>
      </w:r>
      <w:r w:rsidR="005E651A">
        <w:t xml:space="preserve"> (larger size-at-age as well as VBGE </w:t>
      </w:r>
      <m:oMath>
        <m:r>
          <w:rPr>
            <w:rFonts w:ascii="Cambria Math" w:hAnsi="Cambria Math"/>
          </w:rPr>
          <m:t>K</m:t>
        </m:r>
      </m:oMath>
      <w:r w:rsidR="005E651A">
        <w:t xml:space="preserve"> parameter)</w:t>
      </w:r>
      <w:r w:rsidR="00E56D51">
        <w:t xml:space="preserve">, but </w:t>
      </w:r>
      <w:r w:rsidR="00316C5D">
        <w:t xml:space="preserve">also reached </w:t>
      </w:r>
      <w:r w:rsidR="00ED0C52">
        <w:t xml:space="preserve">had larger predicted asymptotic </w:t>
      </w:r>
      <w:r w:rsidR="00D32F9B">
        <w:t>sizes</w:t>
      </w:r>
      <w:r w:rsidR="00A85755">
        <w:t>. (Fig. 2)</w:t>
      </w:r>
      <w:r w:rsidR="00ED0C52">
        <w:t xml:space="preserve">. </w:t>
      </w:r>
      <w:r w:rsidR="00EE76E6">
        <w:t xml:space="preserve">The model with </w:t>
      </w:r>
      <w:r w:rsidR="001A4B95">
        <w:lastRenderedPageBreak/>
        <w:t>area specific</w:t>
      </w:r>
      <w:r w:rsidR="001956AB">
        <w:t xml:space="preserve"> </w:t>
      </w:r>
      <w:r w:rsidR="00ED7DDE">
        <w:t>VBGE parameters</w:t>
      </w:r>
      <w:r w:rsidR="00405EDE">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405EDE">
        <w:rPr>
          <w:rFonts w:eastAsiaTheme="minorEastAsia"/>
        </w:rPr>
        <w:t xml:space="preserve">, </w:t>
      </w:r>
      <m:oMath>
        <m:r>
          <w:rPr>
            <w:rFonts w:ascii="Cambria Math" w:hAnsi="Cambria Math"/>
          </w:rPr>
          <m:t>K</m:t>
        </m:r>
      </m:oMath>
      <w:r w:rsidR="00405EDE">
        <w:rPr>
          <w:rFonts w:eastAsiaTheme="minorEastAsia"/>
        </w:rPr>
        <w:t xml:space="preserve"> and </w:t>
      </w:r>
      <m:oMath>
        <m:sSub>
          <m:sSubPr>
            <m:ctrlPr>
              <w:rPr>
                <w:rFonts w:ascii="Cambria Math" w:hAnsi="Cambria Math"/>
                <w:i/>
              </w:rPr>
            </m:ctrlPr>
          </m:sSubPr>
          <m:e>
            <m:r>
              <w:rPr>
                <w:rFonts w:ascii="Cambria Math" w:eastAsiaTheme="minorEastAsia" w:hAnsi="Cambria Math"/>
              </w:rPr>
              <m:t>t</m:t>
            </m:r>
            <m:ctrlPr>
              <w:rPr>
                <w:rFonts w:ascii="Cambria Math" w:eastAsiaTheme="minorEastAsia" w:hAnsi="Cambria Math"/>
                <w:i/>
              </w:rPr>
            </m:ctrlPr>
          </m:e>
          <m:sub>
            <m:r>
              <w:rPr>
                <w:rFonts w:ascii="Cambria Math" w:hAnsi="Cambria Math"/>
              </w:rPr>
              <m:t>0</m:t>
            </m:r>
          </m:sub>
        </m:sSub>
      </m:oMath>
      <w:r w:rsidR="00405EDE">
        <w:t>)</w:t>
      </w:r>
      <w:r w:rsidR="00ED7DDE">
        <w:t xml:space="preserve"> </w:t>
      </w:r>
      <w:r w:rsidR="001956AB">
        <w:t xml:space="preserve">had the </w:t>
      </w:r>
      <w:r w:rsidR="006667A0">
        <w:t>largest</w:t>
      </w:r>
      <w:r w:rsidR="001956AB">
        <w:t xml:space="preserve"> </w:t>
      </w:r>
      <w:r w:rsidR="001956AB" w:rsidRPr="00D75A25">
        <w:t>expected log pointwise predictive density</w:t>
      </w:r>
      <w:r w:rsidR="001956AB">
        <w:t xml:space="preserve"> </w:t>
      </w:r>
      <w:r w:rsidR="0024682C">
        <w:t>(</w:t>
      </w:r>
      <w:r w:rsidR="0024682C" w:rsidRPr="0014737B">
        <w:rPr>
          <w:color w:val="FF0000"/>
        </w:rPr>
        <w:t>Table S1</w:t>
      </w:r>
      <w:r w:rsidR="0024682C">
        <w:t>)</w:t>
      </w:r>
      <w:r w:rsidR="006F7954">
        <w:t xml:space="preserve">, and there is a clear difference between the </w:t>
      </w:r>
      <w:r w:rsidR="00596646">
        <w:t xml:space="preserve">estimated values 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AD3AA9">
        <w:rPr>
          <w:rFonts w:eastAsiaTheme="minorEastAsia"/>
        </w:rPr>
        <w:t xml:space="preserve"> and</w:t>
      </w:r>
      <w:r w:rsidR="00BA0215">
        <w:rPr>
          <w:rFonts w:eastAsiaTheme="minorEastAsia"/>
        </w:rPr>
        <w:t xml:space="preserve"> </w:t>
      </w:r>
      <m:oMath>
        <m:r>
          <w:rPr>
            <w:rFonts w:ascii="Cambria Math" w:hAnsi="Cambria Math"/>
          </w:rPr>
          <m:t>K</m:t>
        </m:r>
      </m:oMath>
      <w:r w:rsidR="00765D85">
        <w:rPr>
          <w:rFonts w:eastAsiaTheme="minorEastAsia"/>
        </w:rPr>
        <w:t xml:space="preserve"> (Fig. 1).</w:t>
      </w:r>
      <w:r w:rsidR="0015060B">
        <w:rPr>
          <w:rFonts w:eastAsiaTheme="minorEastAsia"/>
        </w:rPr>
        <w:t xml:space="preserve"> For instance, </w:t>
      </w:r>
      <w:r w:rsidR="001071BA">
        <w:rPr>
          <w:rFonts w:eastAsiaTheme="minorEastAsia"/>
        </w:rPr>
        <w:t xml:space="preserve">the </w:t>
      </w:r>
      <w:r w:rsidR="00601555">
        <w:rPr>
          <w:rFonts w:eastAsiaTheme="minorEastAsia"/>
        </w:rPr>
        <w:t xml:space="preserve">distribution of </w:t>
      </w:r>
      <w:r w:rsidR="001071BA">
        <w:rPr>
          <w:rFonts w:eastAsiaTheme="minorEastAsia"/>
        </w:rPr>
        <w:t>difference</w:t>
      </w:r>
      <w:r w:rsidR="00601555">
        <w:rPr>
          <w:rFonts w:eastAsiaTheme="minorEastAsia"/>
        </w:rPr>
        <w:t>s</w:t>
      </w:r>
      <w:r w:rsidR="001071BA">
        <w:rPr>
          <w:rFonts w:eastAsiaTheme="minorEastAsia"/>
        </w:rPr>
        <w:t xml:space="preserve"> </w:t>
      </w:r>
      <w:r w:rsidR="00601555">
        <w:rPr>
          <w:rFonts w:eastAsiaTheme="minorEastAsia"/>
        </w:rPr>
        <w:t xml:space="preserve">of the posterior </w:t>
      </w:r>
      <w:r w:rsidR="00BA16D4">
        <w:rPr>
          <w:rFonts w:eastAsiaTheme="minorEastAsia"/>
        </w:rPr>
        <w:t>samples</w:t>
      </w:r>
      <w:r w:rsidR="00354CA9">
        <w:rPr>
          <w:rFonts w:eastAsiaTheme="minorEastAsia"/>
        </w:rPr>
        <w:t xml:space="preserve"> </w:t>
      </w:r>
      <w:r w:rsidR="00320FC2">
        <w:rPr>
          <w:rFonts w:eastAsiaTheme="minorEastAsia"/>
        </w:rPr>
        <w:t xml:space="preserve">for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320FC2">
        <w:rPr>
          <w:rFonts w:eastAsiaTheme="minorEastAsia"/>
        </w:rPr>
        <w:t xml:space="preserve"> and </w:t>
      </w:r>
      <m:oMath>
        <m:r>
          <w:rPr>
            <w:rFonts w:ascii="Cambria Math" w:hAnsi="Cambria Math"/>
          </w:rPr>
          <m:t>K</m:t>
        </m:r>
      </m:oMath>
      <w:r w:rsidR="00320FC2">
        <w:rPr>
          <w:rFonts w:eastAsiaTheme="minorEastAsia"/>
        </w:rPr>
        <w:t xml:space="preserve"> </w:t>
      </w:r>
      <w:r w:rsidR="00601555">
        <w:rPr>
          <w:rFonts w:eastAsiaTheme="minorEastAsia"/>
        </w:rPr>
        <w:t>(</w:t>
      </w:r>
      <w:r w:rsidR="00B56DEA">
        <w:rPr>
          <w:rFonts w:eastAsiaTheme="minorEastAsia"/>
        </w:rPr>
        <w:t xml:space="preserve">i.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old</m:t>
            </m:r>
          </m:sub>
        </m:sSub>
      </m:oMath>
      <w:r w:rsidR="00601555">
        <w:rPr>
          <w:rFonts w:eastAsiaTheme="minor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cold</m:t>
            </m:r>
          </m:sub>
        </m:sSub>
      </m:oMath>
      <w:r w:rsidR="00601555">
        <w:rPr>
          <w:rFonts w:eastAsiaTheme="minorEastAsia"/>
        </w:rPr>
        <w:t xml:space="preserve">) </w:t>
      </w:r>
      <w:r w:rsidR="003E633E">
        <w:rPr>
          <w:rFonts w:eastAsiaTheme="minorEastAsia"/>
        </w:rPr>
        <w:t>only had 9% and 3% (</w:t>
      </w:r>
      <w:r w:rsidR="00852C26">
        <w:rPr>
          <w:rFonts w:eastAsiaTheme="minorEastAsia"/>
        </w:rPr>
        <w:t>respectively</w:t>
      </w:r>
      <w:r w:rsidR="003E633E">
        <w:rPr>
          <w:rFonts w:eastAsiaTheme="minorEastAsia"/>
        </w:rPr>
        <w:t>) of the density below 0</w:t>
      </w:r>
      <w:r w:rsidR="00EF4E69">
        <w:rPr>
          <w:rFonts w:eastAsiaTheme="minorEastAsia"/>
        </w:rPr>
        <w:t xml:space="preserve">, which illustrates that </w:t>
      </w:r>
      <w:r w:rsidR="008821B7">
        <w:rPr>
          <w:rFonts w:eastAsiaTheme="minorEastAsia"/>
        </w:rPr>
        <w:t xml:space="preserve">it is unlikely </w:t>
      </w:r>
      <w:r w:rsidR="00B52C52">
        <w:rPr>
          <w:rFonts w:eastAsiaTheme="minorEastAsia"/>
        </w:rPr>
        <w:t>that the parameters are larger in the cold area</w:t>
      </w:r>
      <w:r w:rsidR="001E486A">
        <w:rPr>
          <w:rFonts w:eastAsiaTheme="minorEastAsia"/>
        </w:rPr>
        <w:t xml:space="preserve"> (Fig. 2)</w:t>
      </w:r>
      <w:r w:rsidR="00B52C52">
        <w:rPr>
          <w:rFonts w:eastAsiaTheme="minorEastAsia"/>
        </w:rPr>
        <w:t>.</w:t>
      </w:r>
      <w:r w:rsidR="00491C43">
        <w:rPr>
          <w:rFonts w:eastAsiaTheme="minorEastAsia"/>
        </w:rPr>
        <w:t xml:space="preserve"> Specifically, </w:t>
      </w:r>
      <w:r w:rsidR="00864B4D">
        <w:rPr>
          <w:rFonts w:eastAsiaTheme="minorEastAsia"/>
        </w:rPr>
        <w:t xml:space="preserve">we estimated </w:t>
      </w:r>
      <w:r w:rsidR="0060237F">
        <w:rPr>
          <w:rFonts w:eastAsiaTheme="minorEastAsia"/>
        </w:rPr>
        <w:t xml:space="preserve">the following </w:t>
      </w:r>
      <w:r w:rsidR="003826B7">
        <w:rPr>
          <w:rFonts w:eastAsiaTheme="minorEastAsia"/>
        </w:rPr>
        <w:t xml:space="preserve">population-level </w:t>
      </w:r>
      <w:r w:rsidR="0060237F">
        <w:rPr>
          <w:rFonts w:eastAsiaTheme="minorEastAsia"/>
        </w:rPr>
        <w:t>VBGE</w:t>
      </w:r>
      <w:r w:rsidR="00274FF9">
        <w:rPr>
          <w:rFonts w:eastAsiaTheme="minorEastAsia"/>
        </w:rPr>
        <w:t xml:space="preserve"> parameters</w:t>
      </w:r>
      <w:r w:rsidR="0060237F">
        <w:rPr>
          <w:rFonts w:eastAsiaTheme="minorEastAsia"/>
        </w:rPr>
        <w:t>:</w:t>
      </w:r>
      <w:r w:rsidR="00F6422D">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arm</m:t>
            </m:r>
          </m:sub>
        </m:sSub>
        <m:r>
          <w:rPr>
            <w:rFonts w:ascii="Cambria Math" w:hAnsi="Cambria Math"/>
          </w:rPr>
          <m:t>=48.47[37.70, 60.91]</m:t>
        </m:r>
      </m:oMath>
      <w:r w:rsidR="00F6422D">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warm</m:t>
            </m:r>
          </m:sub>
        </m:sSub>
        <m:r>
          <w:rPr>
            <w:rFonts w:ascii="Cambria Math" w:eastAsiaTheme="minorEastAsia" w:hAnsi="Cambria Math"/>
          </w:rPr>
          <m:t>=0.19[0.14, 0.23]</m:t>
        </m:r>
      </m:oMath>
      <w:r w:rsidR="00F642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arm</m:t>
            </m:r>
          </m:sub>
        </m:sSub>
        <m:r>
          <w:rPr>
            <w:rFonts w:ascii="Cambria Math" w:eastAsiaTheme="minorEastAsia" w:hAnsi="Cambria Math"/>
          </w:rPr>
          <m:t>=-0.15[-0.23, -0.08]</m:t>
        </m:r>
      </m:oMath>
      <w:r w:rsidR="00C427CC">
        <w:rPr>
          <w:rFonts w:eastAsiaTheme="minorEastAsia"/>
        </w:rPr>
        <w:t>, and</w:t>
      </w:r>
      <w:r w:rsidR="00FE7867">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cold</m:t>
            </m:r>
          </m:sub>
        </m:sSub>
        <m:r>
          <w:rPr>
            <w:rFonts w:ascii="Cambria Math" w:hAnsi="Cambria Math"/>
          </w:rPr>
          <m:t>=40.4</m:t>
        </m:r>
        <m:r>
          <w:rPr>
            <w:rFonts w:ascii="Cambria Math" w:eastAsiaTheme="minorEastAsia" w:hAnsi="Cambria Math"/>
          </w:rPr>
          <m:t>[36.14, 45.24]</m:t>
        </m:r>
      </m:oMath>
      <w:r w:rsidR="00FE7867">
        <w:rPr>
          <w:rFonts w:eastAsiaTheme="minor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cold</m:t>
            </m:r>
          </m:sub>
        </m:sSub>
        <m:r>
          <w:rPr>
            <w:rFonts w:ascii="Cambria Math" w:eastAsiaTheme="minorEastAsia" w:hAnsi="Cambria Math"/>
          </w:rPr>
          <m:t>=0.14[0.11, 0.16]</m:t>
        </m:r>
      </m:oMath>
      <w:r w:rsidR="00FE786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old</m:t>
            </m:r>
          </m:sub>
        </m:sSub>
        <m:r>
          <w:rPr>
            <w:rFonts w:ascii="Cambria Math" w:eastAsiaTheme="minorEastAsia" w:hAnsi="Cambria Math"/>
          </w:rPr>
          <m:t>=-0.52[-0.66, -0.39]</m:t>
        </m:r>
      </m:oMath>
      <w:r w:rsidR="00381CB0">
        <w:rPr>
          <w:rFonts w:eastAsiaTheme="minorEastAsia"/>
        </w:rPr>
        <w:t xml:space="preserve">, where the </w:t>
      </w:r>
      <w:r w:rsidR="00AB7675">
        <w:rPr>
          <w:rFonts w:eastAsiaTheme="minorEastAsia"/>
        </w:rPr>
        <w:t xml:space="preserve">estimate is the posterior median and the </w:t>
      </w:r>
      <w:r w:rsidR="00381CB0">
        <w:rPr>
          <w:rFonts w:eastAsiaTheme="minorEastAsia"/>
        </w:rPr>
        <w:t xml:space="preserve">range </w:t>
      </w:r>
      <w:r w:rsidR="00AB0771">
        <w:rPr>
          <w:rFonts w:eastAsiaTheme="minorEastAsia"/>
        </w:rPr>
        <w:t>in square brackets indicate the 95% credible interval.</w:t>
      </w:r>
    </w:p>
    <w:p w14:paraId="4959C464" w14:textId="2E694EA9" w:rsidR="00123EDC" w:rsidRDefault="00067D1C" w:rsidP="000A7BB8">
      <w:pPr>
        <w:spacing w:line="480" w:lineRule="auto"/>
        <w:ind w:firstLine="284"/>
        <w:contextualSpacing/>
        <w:jc w:val="both"/>
        <w:rPr>
          <w:rFonts w:eastAsiaTheme="minorEastAsia"/>
        </w:rPr>
      </w:pPr>
      <w:r>
        <w:rPr>
          <w:rFonts w:eastAsiaTheme="minorEastAsia"/>
        </w:rPr>
        <w:t xml:space="preserve">In </w:t>
      </w:r>
      <w:r w:rsidR="0051012F">
        <w:rPr>
          <w:rFonts w:eastAsiaTheme="minorEastAsia"/>
        </w:rPr>
        <w:t>addition,</w:t>
      </w:r>
      <w:r>
        <w:rPr>
          <w:rFonts w:eastAsiaTheme="minorEastAsia"/>
        </w:rPr>
        <w:t xml:space="preserve"> we found that </w:t>
      </w:r>
      <w:r w:rsidR="00E86D05">
        <w:rPr>
          <w:rFonts w:eastAsiaTheme="minorEastAsia"/>
        </w:rPr>
        <w:t xml:space="preserve">the </w:t>
      </w:r>
      <w:r w:rsidR="00281377">
        <w:rPr>
          <w:rFonts w:eastAsiaTheme="minorEastAsia"/>
        </w:rPr>
        <w:t xml:space="preserve">initial growth rate (at small size) </w:t>
      </w:r>
      <w:r w:rsidR="00857D1A">
        <w:rPr>
          <w:rFonts w:eastAsiaTheme="minorEastAsia"/>
        </w:rPr>
        <w:t xml:space="preserve">was higher </w:t>
      </w:r>
      <w:r w:rsidR="006372BB">
        <w:rPr>
          <w:rFonts w:eastAsiaTheme="minorEastAsia"/>
        </w:rPr>
        <w:t>in the warm are and</w:t>
      </w:r>
      <w:r w:rsidR="00857D1A">
        <w:rPr>
          <w:rFonts w:eastAsiaTheme="minorEastAsia"/>
        </w:rPr>
        <w:t xml:space="preserve"> that the </w:t>
      </w:r>
      <w:r w:rsidR="00E86D05">
        <w:rPr>
          <w:rFonts w:eastAsiaTheme="minorEastAsia"/>
        </w:rPr>
        <w:t xml:space="preserve">decline in growth with length was steeper </w:t>
      </w:r>
      <w:r w:rsidR="00BA52F1">
        <w:rPr>
          <w:rFonts w:eastAsiaTheme="minorEastAsia"/>
        </w:rPr>
        <w:t xml:space="preserve">in the cold </w:t>
      </w:r>
      <w:r w:rsidR="00C63579">
        <w:rPr>
          <w:rFonts w:eastAsiaTheme="minorEastAsia"/>
        </w:rPr>
        <w:t xml:space="preserve">area. </w:t>
      </w:r>
      <w:r w:rsidR="00365859">
        <w:rPr>
          <w:rFonts w:eastAsiaTheme="minorEastAsia"/>
        </w:rPr>
        <w:t>Also here is the best model one with area-specific parameters (</w:t>
      </w:r>
      <w:r w:rsidR="0014737B" w:rsidRPr="0014737B">
        <w:rPr>
          <w:color w:val="FF0000"/>
        </w:rPr>
        <w:t>Table S1</w:t>
      </w:r>
      <w:r w:rsidR="0014737B" w:rsidRPr="00BE04CE">
        <w:t>)</w:t>
      </w:r>
      <w:r w:rsidR="00C12493">
        <w:t>, and we find even stronger support for differences in growth parameters</w:t>
      </w:r>
      <w:r w:rsidR="0090016B">
        <w:t xml:space="preserve"> between the areas (Fig. 3)</w:t>
      </w:r>
      <w:r w:rsidR="00AF18FE">
        <w:t>. We estimate</w:t>
      </w:r>
      <w:r w:rsidR="00A02093">
        <w:t>d</w:t>
      </w:r>
      <w:r w:rsidR="00AF18FE">
        <w:t xml:space="preserve"> </w:t>
      </w:r>
      <w:r w:rsidR="00F40A9D">
        <w:t>the allometric function</w:t>
      </w:r>
      <w:r w:rsidR="00C501B3">
        <w:t>s</w:t>
      </w:r>
      <w:r w:rsidR="00F40A9D">
        <w:t xml:space="preserve"> relating growth to length</w:t>
      </w:r>
      <w:r w:rsidR="005B2CB0">
        <w:t xml:space="preserve">: </w:t>
      </w:r>
      <m:oMath>
        <m:sSub>
          <m:sSubPr>
            <m:ctrlPr>
              <w:rPr>
                <w:rFonts w:ascii="Cambria Math" w:hAnsi="Cambria Math"/>
                <w:i/>
              </w:rPr>
            </m:ctrlPr>
          </m:sSubPr>
          <m:e>
            <m:r>
              <w:rPr>
                <w:rFonts w:ascii="Cambria Math" w:hAnsi="Cambria Math"/>
              </w:rPr>
              <m:t>α</m:t>
            </m:r>
          </m:e>
          <m:sub>
            <m:r>
              <w:rPr>
                <w:rFonts w:ascii="Cambria Math" w:hAnsi="Cambria Math"/>
              </w:rPr>
              <m:t>warm</m:t>
            </m:r>
          </m:sub>
        </m:sSub>
        <m:r>
          <w:rPr>
            <w:rFonts w:ascii="Cambria Math" w:hAnsi="Cambria Math"/>
          </w:rPr>
          <m:t>=510.73[460.14,564.06]</m:t>
        </m:r>
      </m:oMath>
      <w:r w:rsidR="000B4EC8">
        <w:rPr>
          <w:rFonts w:eastAsiaTheme="minorEastAsia"/>
        </w:rPr>
        <w:t>,</w:t>
      </w:r>
      <w:r w:rsidR="00C25A4F">
        <w:t xml:space="preserve"> </w:t>
      </w:r>
      <m:oMath>
        <m:sSub>
          <m:sSubPr>
            <m:ctrlPr>
              <w:rPr>
                <w:rFonts w:ascii="Cambria Math" w:hAnsi="Cambria Math"/>
                <w:i/>
              </w:rPr>
            </m:ctrlPr>
          </m:sSubPr>
          <m:e>
            <m:r>
              <w:rPr>
                <w:rFonts w:ascii="Cambria Math" w:hAnsi="Cambria Math"/>
              </w:rPr>
              <m:t>β</m:t>
            </m:r>
          </m:e>
          <m:sub>
            <m:r>
              <w:rPr>
                <w:rFonts w:ascii="Cambria Math" w:hAnsi="Cambria Math"/>
              </w:rPr>
              <m:t>warm</m:t>
            </m:r>
          </m:sub>
        </m:sSub>
        <m:r>
          <w:rPr>
            <w:rFonts w:ascii="Cambria Math" w:hAnsi="Cambria Math"/>
          </w:rPr>
          <m:t>=-1.13[-1.16,-1.11</m:t>
        </m:r>
        <m:r>
          <w:rPr>
            <w:rFonts w:ascii="Cambria Math" w:eastAsiaTheme="minorEastAsia" w:hAnsi="Cambria Math"/>
          </w:rPr>
          <m:t>]</m:t>
        </m:r>
      </m:oMath>
      <w:r w:rsidR="000B4EC8">
        <w:rPr>
          <w:rFonts w:eastAsiaTheme="minorEastAsia"/>
        </w:rPr>
        <w:t xml:space="preserve"> and </w:t>
      </w:r>
      <m:oMath>
        <m:sSub>
          <m:sSubPr>
            <m:ctrlPr>
              <w:rPr>
                <w:rFonts w:ascii="Cambria Math" w:hAnsi="Cambria Math"/>
                <w:i/>
              </w:rPr>
            </m:ctrlPr>
          </m:sSubPr>
          <m:e>
            <m:r>
              <w:rPr>
                <w:rFonts w:ascii="Cambria Math" w:hAnsi="Cambria Math"/>
              </w:rPr>
              <m:t>α</m:t>
            </m:r>
          </m:e>
          <m:sub>
            <m:r>
              <w:rPr>
                <w:rFonts w:ascii="Cambria Math" w:hAnsi="Cambria Math"/>
              </w:rPr>
              <m:t>cold</m:t>
            </m:r>
          </m:sub>
        </m:sSub>
        <m:r>
          <w:rPr>
            <w:rFonts w:ascii="Cambria Math" w:hAnsi="Cambria Math"/>
          </w:rPr>
          <m:t>=433.54[413.17,454.04]</m:t>
        </m:r>
      </m:oMath>
      <w:r w:rsidR="000B4EC8">
        <w:rPr>
          <w:rFonts w:eastAsiaTheme="minorEastAsia"/>
        </w:rPr>
        <w:t>,</w:t>
      </w:r>
      <w:r w:rsidR="000B4EC8">
        <w:t xml:space="preserve"> </w:t>
      </w:r>
      <m:oMath>
        <m:sSub>
          <m:sSubPr>
            <m:ctrlPr>
              <w:rPr>
                <w:rFonts w:ascii="Cambria Math" w:hAnsi="Cambria Math"/>
                <w:i/>
              </w:rPr>
            </m:ctrlPr>
          </m:sSubPr>
          <m:e>
            <m:r>
              <w:rPr>
                <w:rFonts w:ascii="Cambria Math" w:hAnsi="Cambria Math"/>
              </w:rPr>
              <m:t>β</m:t>
            </m:r>
          </m:e>
          <m:sub>
            <m:r>
              <w:rPr>
                <w:rFonts w:ascii="Cambria Math" w:hAnsi="Cambria Math"/>
              </w:rPr>
              <m:t>cold</m:t>
            </m:r>
          </m:sub>
        </m:sSub>
        <m:r>
          <w:rPr>
            <w:rFonts w:ascii="Cambria Math" w:hAnsi="Cambria Math"/>
          </w:rPr>
          <m:t>=-1.18[-1.19,-1.16</m:t>
        </m:r>
        <m:r>
          <w:rPr>
            <w:rFonts w:ascii="Cambria Math" w:eastAsiaTheme="minorEastAsia" w:hAnsi="Cambria Math"/>
          </w:rPr>
          <m:t>]</m:t>
        </m:r>
      </m:oMath>
      <w:r w:rsidR="006F1DCA">
        <w:rPr>
          <w:rFonts w:eastAsiaTheme="minorEastAsia"/>
        </w:rPr>
        <w:t>.</w:t>
      </w:r>
    </w:p>
    <w:p w14:paraId="18FB6364" w14:textId="11783323" w:rsidR="000A3321" w:rsidRDefault="000A3321" w:rsidP="000A7BB8">
      <w:pPr>
        <w:spacing w:line="480" w:lineRule="auto"/>
        <w:ind w:firstLine="284"/>
        <w:contextualSpacing/>
        <w:jc w:val="both"/>
        <w:rPr>
          <w:rFonts w:eastAsiaTheme="minorEastAsia"/>
        </w:rPr>
      </w:pPr>
      <w:r>
        <w:rPr>
          <w:rFonts w:eastAsiaTheme="minorEastAsia"/>
        </w:rPr>
        <w:t>Next</w:t>
      </w:r>
      <w:r w:rsidR="00DF00CE">
        <w:rPr>
          <w:rFonts w:eastAsiaTheme="minorEastAsia"/>
        </w:rPr>
        <w:t>.</w:t>
      </w:r>
    </w:p>
    <w:p w14:paraId="73DEB831" w14:textId="77777777" w:rsidR="0060237F" w:rsidRPr="005740FE" w:rsidRDefault="0060237F" w:rsidP="000A47F1">
      <w:pPr>
        <w:spacing w:line="480" w:lineRule="auto"/>
        <w:contextualSpacing/>
        <w:jc w:val="center"/>
        <w:rPr>
          <w:sz w:val="28"/>
          <w:szCs w:val="28"/>
        </w:rPr>
      </w:pPr>
    </w:p>
    <w:p w14:paraId="6799DCA0" w14:textId="17933138" w:rsidR="002628F8"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04D3F814" w14:textId="397BBCF5" w:rsidR="00A85755" w:rsidRDefault="00A85755" w:rsidP="008F1650">
      <w:pPr>
        <w:spacing w:line="480" w:lineRule="auto"/>
        <w:contextualSpacing/>
        <w:jc w:val="both"/>
      </w:pPr>
      <w:r>
        <w:t xml:space="preserve">This </w:t>
      </w:r>
      <w:proofErr w:type="gramStart"/>
      <w:r>
        <w:t>is in contrast to</w:t>
      </w:r>
      <w:proofErr w:type="gramEnd"/>
      <w:r>
        <w:t xml:space="preserve"> the TSR as well as hypotheses stating maximum size strictly declines with temperature based on geometric </w:t>
      </w:r>
      <w:proofErr w:type="spellStart"/>
      <w:r>
        <w:t>constraits</w:t>
      </w:r>
      <w:proofErr w:type="spellEnd"/>
      <w:r w:rsidR="00D90FB3">
        <w:t xml:space="preserve">. </w:t>
      </w:r>
      <w:r w:rsidR="00D90FB3">
        <w:rPr>
          <w:rFonts w:eastAsiaTheme="minorEastAsia"/>
        </w:rPr>
        <w:t>As with the predicted larger asymptotic size in warm area, this finding that large (and old) fish can both grow faster and maintain a larger body size</w:t>
      </w:r>
    </w:p>
    <w:p w14:paraId="175DE874" w14:textId="77777777" w:rsidR="00A85755" w:rsidRPr="005740FE" w:rsidRDefault="00A85755" w:rsidP="008F1650">
      <w:pPr>
        <w:spacing w:line="480" w:lineRule="auto"/>
        <w:contextualSpacing/>
        <w:jc w:val="both"/>
        <w:rPr>
          <w:sz w:val="28"/>
          <w:szCs w:val="28"/>
        </w:rPr>
      </w:pPr>
    </w:p>
    <w:p w14:paraId="1F8F0315" w14:textId="5B845970" w:rsidR="001D1C47" w:rsidRPr="005740FE" w:rsidRDefault="0048355E" w:rsidP="008F1650">
      <w:pPr>
        <w:spacing w:line="480" w:lineRule="auto"/>
        <w:contextualSpacing/>
        <w:jc w:val="both"/>
      </w:pPr>
      <w:r>
        <w:t>What happens when a population gets larger but older?</w:t>
      </w:r>
      <w:r w:rsidR="00F0162C">
        <w:t xml:space="preserve"> (</w:t>
      </w:r>
      <w:proofErr w:type="gramStart"/>
      <w:r w:rsidR="00F0162C">
        <w:t>population</w:t>
      </w:r>
      <w:proofErr w:type="gramEnd"/>
      <w:r w:rsidR="00F0162C">
        <w:t xml:space="preserve"> dynamics)</w:t>
      </w:r>
    </w:p>
    <w:p w14:paraId="2E0F1386" w14:textId="77777777" w:rsidR="002E5E26" w:rsidRDefault="002E5E26" w:rsidP="008F1650">
      <w:pPr>
        <w:spacing w:line="480" w:lineRule="auto"/>
        <w:contextualSpacing/>
        <w:jc w:val="both"/>
        <w:rPr>
          <w:rFonts w:eastAsiaTheme="minorEastAsia"/>
          <w:i/>
          <w:iCs/>
        </w:rPr>
      </w:pPr>
    </w:p>
    <w:p w14:paraId="094B0F1A" w14:textId="13E0B1BB"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proofErr w:type="spellStart"/>
      <w:r w:rsidRPr="00BD748F">
        <w:rPr>
          <w:rFonts w:eastAsiaTheme="minorEastAsia"/>
          <w:i/>
          <w:iCs/>
        </w:rPr>
        <w:t>across</w:t>
      </w:r>
      <w:proofErr w:type="spellEnd"/>
      <w:r>
        <w:rPr>
          <w:rFonts w:eastAsiaTheme="minorEastAsia"/>
        </w:rPr>
        <w:t xml:space="preserve">-species studies, there is some support for 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57C44C3" w14:textId="77777777" w:rsidR="003B0804" w:rsidRDefault="003B0804" w:rsidP="008F1650">
      <w:pPr>
        <w:spacing w:line="480" w:lineRule="auto"/>
        <w:contextualSpacing/>
        <w:jc w:val="both"/>
        <w:rPr>
          <w:rFonts w:eastAsiaTheme="minorEastAsia"/>
        </w:rPr>
      </w:pPr>
    </w:p>
    <w:p w14:paraId="2DE2FDC5" w14:textId="392D9A11" w:rsidR="007442F2" w:rsidRDefault="00F53B82" w:rsidP="008F1650">
      <w:pPr>
        <w:spacing w:line="480" w:lineRule="auto"/>
        <w:contextualSpacing/>
        <w:jc w:val="both"/>
        <w:rPr>
          <w:rFonts w:eastAsiaTheme="minorEastAsia"/>
        </w:rPr>
      </w:pPr>
      <w:r>
        <w:rPr>
          <w:rFonts w:eastAsiaTheme="minorEastAsia"/>
        </w:rPr>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54F8AB17" w14:textId="77777777" w:rsidR="006045C8" w:rsidRDefault="006045C8" w:rsidP="008F1650">
      <w:pPr>
        <w:spacing w:line="480" w:lineRule="auto"/>
        <w:contextualSpacing/>
        <w:jc w:val="both"/>
      </w:pPr>
    </w:p>
    <w:p w14:paraId="480827E8" w14:textId="48C55272" w:rsidR="006116C9" w:rsidRDefault="006116C9" w:rsidP="008F1650">
      <w:pPr>
        <w:spacing w:line="480" w:lineRule="auto"/>
        <w:contextualSpacing/>
        <w:jc w:val="both"/>
        <w:rPr>
          <w:rFonts w:eastAsiaTheme="minorEastAsia"/>
        </w:rPr>
      </w:pPr>
      <w:r>
        <w:t xml:space="preserve">(do larger individuals in a population become rarer or smaller </w:t>
      </w:r>
      <w:r>
        <w:fldChar w:fldCharType="begin"/>
      </w:r>
      <w:r>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fldChar w:fldCharType="separate"/>
      </w:r>
      <w:r w:rsidRPr="003D0846">
        <w:rPr>
          <w:lang w:val="en-GB"/>
        </w:rPr>
        <w:t xml:space="preserve">(Ohlberger 2013; Ohlberger </w:t>
      </w:r>
      <w:r w:rsidRPr="003D0846">
        <w:rPr>
          <w:i/>
          <w:iCs/>
          <w:lang w:val="en-GB"/>
        </w:rPr>
        <w:t>et al.</w:t>
      </w:r>
      <w:r w:rsidRPr="003D0846">
        <w:rPr>
          <w:lang w:val="en-GB"/>
        </w:rPr>
        <w:t xml:space="preserve"> 2018)</w:t>
      </w:r>
      <w:r>
        <w:fldChar w:fldCharType="end"/>
      </w:r>
      <w:r>
        <w:t>)</w:t>
      </w:r>
    </w:p>
    <w:p w14:paraId="2759CCDD" w14:textId="77777777" w:rsidR="006045C8" w:rsidRDefault="006045C8" w:rsidP="008F1650">
      <w:pPr>
        <w:spacing w:line="480" w:lineRule="auto"/>
        <w:contextualSpacing/>
        <w:jc w:val="both"/>
      </w:pPr>
    </w:p>
    <w:p w14:paraId="030C8AA1" w14:textId="0DCDB307" w:rsidR="00F53B82" w:rsidRDefault="006045C8" w:rsidP="008F1650">
      <w:pPr>
        <w:spacing w:line="480" w:lineRule="auto"/>
        <w:contextualSpacing/>
        <w:jc w:val="both"/>
        <w:rPr>
          <w:sz w:val="28"/>
          <w:szCs w:val="28"/>
        </w:rPr>
      </w:pPr>
      <w:r>
        <w:t xml:space="preserve">though both the generality and the underlying mechanisms are debated </w:t>
      </w:r>
      <w:r>
        <w:fldChar w:fldCharType="begin"/>
      </w:r>
      <w:r>
        <w:instrText xml:space="preserve"> ADDIN ZOTERO_ITEM CSL_CITATION {"citationID":"ZHZTCQLj","properties":{"formattedCitation":"(Lefevre {\\i{}et al.} 2017; Audzijonyte {\\i{}et al.} 2019, 2020)","plainCitation":"(Lefevre et al. 2017; Audzijonyte et al. 2019, 2020)","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schema":"https://github.com/citation-style-language/schema/raw/master/csl-citation.json"} </w:instrText>
      </w:r>
      <w:r>
        <w:fldChar w:fldCharType="separate"/>
      </w:r>
      <w:r w:rsidRPr="000F7D2F">
        <w:rPr>
          <w:lang w:val="en-GB"/>
        </w:rPr>
        <w:t xml:space="preserve">(Lefevre </w:t>
      </w:r>
      <w:r w:rsidRPr="000F7D2F">
        <w:rPr>
          <w:i/>
          <w:iCs/>
          <w:lang w:val="en-GB"/>
        </w:rPr>
        <w:t>et al.</w:t>
      </w:r>
      <w:r w:rsidRPr="000F7D2F">
        <w:rPr>
          <w:lang w:val="en-GB"/>
        </w:rPr>
        <w:t xml:space="preserve"> 2017; Audzijonyte </w:t>
      </w:r>
      <w:r w:rsidRPr="000F7D2F">
        <w:rPr>
          <w:i/>
          <w:iCs/>
          <w:lang w:val="en-GB"/>
        </w:rPr>
        <w:t>et al.</w:t>
      </w:r>
      <w:r w:rsidRPr="000F7D2F">
        <w:rPr>
          <w:lang w:val="en-GB"/>
        </w:rPr>
        <w:t xml:space="preserve"> 2019, 2020)</w:t>
      </w:r>
      <w:r>
        <w:fldChar w:fldCharType="end"/>
      </w:r>
      <w:r>
        <w:t>.</w:t>
      </w:r>
    </w:p>
    <w:p w14:paraId="4065D093" w14:textId="77777777" w:rsidR="006045C8" w:rsidRPr="005740FE" w:rsidRDefault="006045C8"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32A73A63" w:rsidR="006257C1" w:rsidRDefault="00982923" w:rsidP="00DB5014">
      <w:pPr>
        <w:spacing w:line="480" w:lineRule="auto"/>
        <w:jc w:val="both"/>
      </w:pPr>
      <w:r>
        <w:t>W</w:t>
      </w:r>
      <w:r>
        <w:rPr>
          <w:rFonts w:eastAsiaTheme="minorEastAsia"/>
        </w:rPr>
        <w:t xml:space="preserve">e use years after the onset of warming </w:t>
      </w:r>
      <w:r w:rsidR="00E15E38">
        <w:rPr>
          <w:rFonts w:eastAsiaTheme="minorEastAsia"/>
        </w:rPr>
        <w:t>(</w:t>
      </w:r>
      <w:r w:rsidR="00D76F78">
        <w:rPr>
          <w:rFonts w:eastAsiaTheme="minorEastAsia"/>
        </w:rPr>
        <w:t xml:space="preserve">earliest </w:t>
      </w:r>
      <w:r w:rsidR="00E15E38">
        <w:rPr>
          <w:rFonts w:eastAsiaTheme="minorEastAsia"/>
        </w:rPr>
        <w:t xml:space="preserve">cohort is 1981) </w:t>
      </w:r>
      <w:r>
        <w:rPr>
          <w:rFonts w:eastAsiaTheme="minorEastAsia"/>
        </w:rPr>
        <w:t xml:space="preserve">to omit transient dynamics and acute responses </w:t>
      </w:r>
      <w:r w:rsidR="002C5ACE">
        <w:rPr>
          <w:rFonts w:eastAsiaTheme="minorEastAsia"/>
        </w:rPr>
        <w:t xml:space="preserve">and to ensure </w:t>
      </w:r>
      <w:r>
        <w:rPr>
          <w:rFonts w:eastAsiaTheme="minorEastAsia"/>
        </w:rPr>
        <w:t xml:space="preserve">we use cohorts that </w:t>
      </w:r>
      <w:r w:rsidR="008F43AC">
        <w:rPr>
          <w:rFonts w:eastAsiaTheme="minorEastAsia"/>
        </w:rPr>
        <w:t>only experience one of the thermal environments during its life</w:t>
      </w:r>
      <w:r w:rsidR="00A47947">
        <w:rPr>
          <w:rFonts w:eastAsiaTheme="minorEastAsia"/>
        </w:rPr>
        <w:t xml:space="preserve">. </w:t>
      </w:r>
      <w:r w:rsidR="00CF35B6">
        <w:t xml:space="preserve">A </w:t>
      </w:r>
      <w:r w:rsidR="00CF35B6" w:rsidRPr="00FC0EC4">
        <w:t xml:space="preserve">grid at </w:t>
      </w:r>
      <w:r w:rsidR="00CF35B6">
        <w:t xml:space="preserve">the Biotest </w:t>
      </w:r>
      <w:r w:rsidR="00CF35B6" w:rsidRPr="00FC0EC4">
        <w:t>outlet</w:t>
      </w:r>
      <w:r w:rsidR="00CF35B6">
        <w:t xml:space="preserve"> </w:t>
      </w:r>
      <w:r w:rsidR="00CF35B6" w:rsidRPr="00FC0EC4">
        <w:t>together with the strong current prevented fish larger than 10 cm from migrating in and out of the area</w:t>
      </w:r>
      <w:r w:rsidR="00CF35B6">
        <w:t xml:space="preserve"> </w:t>
      </w:r>
      <w:r w:rsidR="00CF35B6">
        <w:fldChar w:fldCharType="begin"/>
      </w:r>
      <w:r w:rsidR="00CF35B6">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CF35B6">
        <w:fldChar w:fldCharType="separate"/>
      </w:r>
      <w:r w:rsidR="00CF35B6" w:rsidRPr="00911D84">
        <w:rPr>
          <w:lang w:val="en-GB"/>
        </w:rPr>
        <w:t xml:space="preserve">(Adill </w:t>
      </w:r>
      <w:r w:rsidR="00CF35B6" w:rsidRPr="00911D84">
        <w:rPr>
          <w:i/>
          <w:iCs/>
          <w:lang w:val="en-GB"/>
        </w:rPr>
        <w:t>et al.</w:t>
      </w:r>
      <w:r w:rsidR="00CF35B6" w:rsidRPr="00911D84">
        <w:rPr>
          <w:lang w:val="en-GB"/>
        </w:rPr>
        <w:t xml:space="preserve"> 2013; Huss </w:t>
      </w:r>
      <w:r w:rsidR="00CF35B6" w:rsidRPr="00911D84">
        <w:rPr>
          <w:i/>
          <w:iCs/>
          <w:lang w:val="en-GB"/>
        </w:rPr>
        <w:t>et al.</w:t>
      </w:r>
      <w:r w:rsidR="00CF35B6" w:rsidRPr="00911D84">
        <w:rPr>
          <w:lang w:val="en-GB"/>
        </w:rPr>
        <w:t xml:space="preserve"> 2019)</w:t>
      </w:r>
      <w:r w:rsidR="00CF35B6">
        <w:fldChar w:fldCharType="end"/>
      </w:r>
      <w:r w:rsidR="00CF35B6">
        <w:t>, and g</w:t>
      </w:r>
      <w:r w:rsidR="00CF35B6" w:rsidRPr="00FC0EC4">
        <w:t xml:space="preserve">enetic studies </w:t>
      </w:r>
      <w:r w:rsidR="00CF35B6">
        <w:t xml:space="preserve">confirm the reproductive isolation between the two populations during the time period </w:t>
      </w:r>
      <w:r w:rsidR="00CF35B6">
        <w:fldChar w:fldCharType="begin"/>
      </w:r>
      <w:r w:rsidR="00CF35B6">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CF35B6">
        <w:fldChar w:fldCharType="separate"/>
      </w:r>
      <w:r w:rsidR="00CF35B6" w:rsidRPr="009A17C4">
        <w:rPr>
          <w:lang w:val="en-GB"/>
        </w:rPr>
        <w:t xml:space="preserve">(Björklund </w:t>
      </w:r>
      <w:r w:rsidR="00CF35B6" w:rsidRPr="009A17C4">
        <w:rPr>
          <w:i/>
          <w:iCs/>
          <w:lang w:val="en-GB"/>
        </w:rPr>
        <w:t>et al.</w:t>
      </w:r>
      <w:r w:rsidR="00CF35B6" w:rsidRPr="009A17C4">
        <w:rPr>
          <w:lang w:val="en-GB"/>
        </w:rPr>
        <w:t xml:space="preserve"> 2015)</w:t>
      </w:r>
      <w:r w:rsidR="00CF35B6">
        <w:fldChar w:fldCharType="end"/>
      </w:r>
      <w:r w:rsidR="00CF35B6">
        <w:t xml:space="preserve">. However, since the grid removal in 2004, fish </w:t>
      </w:r>
      <w:r w:rsidR="00CF35B6">
        <w:lastRenderedPageBreak/>
        <w:t>growing up in the Biotest lake can easily swim out, meaning we cannot be sure fish in the reference area did not recently arrive from the Biotest lake.</w:t>
      </w:r>
      <w:r w:rsidR="00E64CC0">
        <w:t xml:space="preserve"> Hence, we use data up until </w:t>
      </w:r>
      <w:commentRangeStart w:id="11"/>
      <w:r w:rsidR="00E64CC0">
        <w:t>2003</w:t>
      </w:r>
      <w:commentRangeEnd w:id="11"/>
      <w:r w:rsidR="001E3BD3">
        <w:rPr>
          <w:rStyle w:val="CommentReference"/>
        </w:rPr>
        <w:commentReference w:id="11"/>
      </w:r>
      <w:r w:rsidR="00E64CC0">
        <w:t xml:space="preserve">. </w:t>
      </w:r>
      <w:r w:rsidR="00DB5014">
        <w:rPr>
          <w:rFonts w:eastAsiaTheme="minorEastAsia"/>
        </w:rPr>
        <w:t xml:space="preserve">This resulted in </w:t>
      </w:r>
      <w:r w:rsidRPr="00116FBB">
        <w:rPr>
          <w:color w:val="000000" w:themeColor="text1"/>
        </w:rPr>
        <w:t>12658 length-at-age measurements from 2426 individuals in 256 nets.</w:t>
      </w:r>
      <w:r w:rsidR="008C133C">
        <w:t xml:space="preserve"> </w:t>
      </w:r>
    </w:p>
    <w:p w14:paraId="06E03FAC" w14:textId="50A9632C"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lastRenderedPageBreak/>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2"/>
      <w:r w:rsidR="006A58FC">
        <w:rPr>
          <w:lang w:val="en-GB"/>
        </w:rPr>
        <w:t>.</w:t>
      </w:r>
      <w:commentRangeEnd w:id="12"/>
      <w:r w:rsidR="00E75D57">
        <w:rPr>
          <w:rStyle w:val="CommentReference"/>
        </w:rPr>
        <w:commentReference w:id="12"/>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6B5751A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297C9B">
        <w:t xml:space="preserve">We let parameters vary among cohorts rather than year of catch, </w:t>
      </w:r>
      <w:r w:rsidR="00A45058">
        <w:t>because</w:t>
      </w:r>
      <w:r w:rsidR="008D3F76">
        <w:t xml:space="preserve"> </w:t>
      </w:r>
      <w:r w:rsidR="008F652C">
        <w:t xml:space="preserve">individuals within </w:t>
      </w:r>
      <w:r w:rsidR="00DF757A">
        <w:t>cohort</w:t>
      </w:r>
      <w:r w:rsidR="008F652C">
        <w:t>s</w:t>
      </w:r>
      <w:r w:rsidR="00DF757A">
        <w:t xml:space="preserve"> shares similar </w:t>
      </w:r>
      <w:r w:rsidR="008F652C">
        <w:t>environmental conditions and density dependence</w:t>
      </w:r>
      <w:r w:rsidR="00E94B2C">
        <w:t xml:space="preserve"> </w:t>
      </w:r>
      <w:r w:rsidR="00C1176F">
        <w:fldChar w:fldCharType="begin"/>
      </w:r>
      <w:r w:rsidR="00C1176F">
        <w:instrText xml:space="preserve"> ADDIN ZOTERO_ITEM CSL_CITATION {"citationID":"9720JNhO","properties":{"formattedCitation":"(Morrongiello &amp; Thresher 2015)","plainCitation":"(Morrongiello &amp; Thresher 2015)","noteIndex":0},"citationItems":[{"id":2899,"uris":["http://zotero.org/users/6116610/items/CG3E4VQE"],"uri":["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schema":"https://github.com/citation-style-language/schema/raw/master/csl-citation.json"} </w:instrText>
      </w:r>
      <w:r w:rsidR="00C1176F">
        <w:fldChar w:fldCharType="separate"/>
      </w:r>
      <w:r w:rsidR="00C1176F">
        <w:rPr>
          <w:noProof/>
        </w:rPr>
        <w:t>(Morrongiello &amp; Thresher 2015)</w:t>
      </w:r>
      <w:r w:rsidR="00C1176F">
        <w:fldChar w:fldCharType="end"/>
      </w:r>
      <w:r w:rsidR="00DF757A">
        <w:t>)</w:t>
      </w:r>
      <w:r w:rsidR="008F652C">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EE641B"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EE641B"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EE641B"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2A3F184B" w:rsidR="00586A4A" w:rsidRDefault="008019D5" w:rsidP="00563AAD">
      <w:pPr>
        <w:spacing w:line="480" w:lineRule="auto"/>
        <w:ind w:firstLine="284"/>
        <w:contextualSpacing/>
        <w:jc w:val="both"/>
      </w:pPr>
      <w:r>
        <w:rPr>
          <w:rFonts w:eastAsiaTheme="minorEastAsia"/>
        </w:rPr>
        <w:lastRenderedPageBreak/>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m:t>
        </m:r>
        <m:r>
          <w:rPr>
            <w:rFonts w:ascii="Cambria Math" w:eastAsiaTheme="minorEastAsia" w:hAnsi="Cambria Math"/>
          </w:rPr>
          <m:t>α</m:t>
        </m:r>
        <m:sSup>
          <m:sSupPr>
            <m:ctrlPr>
              <w:rPr>
                <w:rFonts w:ascii="Cambria Math" w:hAnsi="Cambria Math"/>
                <w:i/>
              </w:rPr>
            </m:ctrlPr>
          </m:sSupPr>
          <m:e>
            <m:r>
              <w:rPr>
                <w:rFonts w:ascii="Cambria Math" w:hAnsi="Cambria Math"/>
              </w:rPr>
              <m:t>L</m:t>
            </m:r>
          </m:e>
          <m:sup>
            <m:r>
              <w:rPr>
                <w:rFonts w:ascii="Cambria Math" w:eastAsiaTheme="minorEastAsia" w:hAnsi="Cambria Math"/>
              </w:rPr>
              <m:t>β</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EE641B"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EE641B"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EE641B"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EE641B"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EE641B"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EE641B"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518096AD"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2, 0.5)</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w:t>
      </w:r>
      <w:r w:rsidR="007C7BEB">
        <w:rPr>
          <w:rFonts w:eastAsiaTheme="minorEastAsia"/>
        </w:rPr>
        <w:lastRenderedPageBreak/>
        <w:t xml:space="preserve">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EE641B"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3"/>
    <w:p w14:paraId="44B4B1A2" w14:textId="627A7BB6" w:rsidR="004A206B" w:rsidRPr="008F06C1" w:rsidRDefault="00EE641B"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3"/>
          <m:r>
            <m:rPr>
              <m:sty m:val="p"/>
            </m:rPr>
            <w:rPr>
              <w:rStyle w:val="CommentReference"/>
            </w:rPr>
            <w:commentReference w:id="13"/>
          </m:r>
        </m:oMath>
      </m:oMathPara>
    </w:p>
    <w:p w14:paraId="630F660C" w14:textId="545F4060" w:rsidR="004A206B" w:rsidRPr="00894076" w:rsidRDefault="00EE641B"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proofErr w:type="spellStart"/>
      <w:r w:rsidR="00641CAF" w:rsidRPr="00144942">
        <w:rPr>
          <w:rFonts w:eastAsiaTheme="minorEastAsia"/>
          <w:i/>
          <w:iCs/>
        </w:rPr>
        <w:t>MLEbin</w:t>
      </w:r>
      <w:proofErr w:type="spellEnd"/>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proofErr w:type="spellStart"/>
      <w:r w:rsidR="00641CAF" w:rsidRPr="005105BD">
        <w:rPr>
          <w:rFonts w:eastAsiaTheme="minorEastAsia"/>
          <w:i/>
          <w:iCs/>
        </w:rPr>
        <w:t>sizeSpectra</w:t>
      </w:r>
      <w:proofErr w:type="spellEnd"/>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EE641B"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EE641B"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w:t>
      </w:r>
      <w:proofErr w:type="spellStart"/>
      <w:r w:rsidR="00581EF4">
        <w:rPr>
          <w:rFonts w:eastAsiaTheme="minorEastAsia"/>
        </w:rPr>
        <w:t>ffect</w:t>
      </w:r>
      <w:proofErr w:type="spellEnd"/>
      <w:r w:rsidR="00581EF4">
        <w:rPr>
          <w:rFonts w:eastAsiaTheme="minorEastAsia"/>
        </w:rPr>
        <w:t xml:space="preserve">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lastRenderedPageBreak/>
        <w:t xml:space="preserve">All </w:t>
      </w:r>
      <w:commentRangeStart w:id="14"/>
      <w:r w:rsidRPr="005740FE">
        <w:rPr>
          <w:rFonts w:eastAsiaTheme="minorEastAsia"/>
        </w:rPr>
        <w:t xml:space="preserve">data </w:t>
      </w:r>
      <w:commentRangeEnd w:id="14"/>
      <w:r w:rsidR="00126B9A">
        <w:rPr>
          <w:rStyle w:val="CommentReference"/>
        </w:rPr>
        <w:commentReference w:id="14"/>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1DB86C87" w14:textId="77777777" w:rsidR="00C1176F" w:rsidRPr="00C1176F" w:rsidRDefault="00785021" w:rsidP="00C1176F">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C1176F" w:rsidRPr="00C1176F">
        <w:rPr>
          <w:lang w:val="en-GB"/>
        </w:rPr>
        <w:t xml:space="preserve">Adill, A., Mo, K., Sevastik, A., Olsson, J. &amp; Bergström, L. (2013). </w:t>
      </w:r>
      <w:r w:rsidR="00C1176F" w:rsidRPr="00C1176F">
        <w:rPr>
          <w:i/>
          <w:iCs/>
          <w:lang w:val="en-GB"/>
        </w:rPr>
        <w:t>Biologisk recipientkontroll vid Forsmarks kärnkraftverk</w:t>
      </w:r>
      <w:r w:rsidR="00C1176F" w:rsidRPr="00C1176F">
        <w:rPr>
          <w:lang w:val="en-GB"/>
        </w:rPr>
        <w:t xml:space="preserve"> (Rapport No. 2013:19). Öregrund.</w:t>
      </w:r>
    </w:p>
    <w:p w14:paraId="4728310A" w14:textId="77777777" w:rsidR="00C1176F" w:rsidRPr="00C1176F" w:rsidRDefault="00C1176F" w:rsidP="00C1176F">
      <w:pPr>
        <w:pStyle w:val="Bibliography"/>
        <w:rPr>
          <w:lang w:val="en-GB"/>
        </w:rPr>
      </w:pPr>
      <w:r w:rsidRPr="00C1176F">
        <w:rPr>
          <w:lang w:val="en-GB"/>
        </w:rPr>
        <w:t xml:space="preserve">Andersen, K.H. (2019). </w:t>
      </w:r>
      <w:r w:rsidRPr="00C1176F">
        <w:rPr>
          <w:i/>
          <w:iCs/>
          <w:lang w:val="en-GB"/>
        </w:rPr>
        <w:t>Fish Ecology, Evolution, and Exploitation: A New Theoretical Synthesis</w:t>
      </w:r>
      <w:r w:rsidRPr="00C1176F">
        <w:rPr>
          <w:lang w:val="en-GB"/>
        </w:rPr>
        <w:t>. Princeton University Press.</w:t>
      </w:r>
    </w:p>
    <w:p w14:paraId="6BEE16BC" w14:textId="77777777" w:rsidR="00C1176F" w:rsidRPr="00C1176F" w:rsidRDefault="00C1176F" w:rsidP="00C1176F">
      <w:pPr>
        <w:pStyle w:val="Bibliography"/>
        <w:rPr>
          <w:lang w:val="en-GB"/>
        </w:rPr>
      </w:pPr>
      <w:r w:rsidRPr="00C1176F">
        <w:rPr>
          <w:lang w:val="en-GB"/>
        </w:rPr>
        <w:t xml:space="preserve">Andersen, K.H. (2020). Size-based theory for fisheries advice. </w:t>
      </w:r>
      <w:r w:rsidRPr="00C1176F">
        <w:rPr>
          <w:i/>
          <w:iCs/>
          <w:lang w:val="en-GB"/>
        </w:rPr>
        <w:t>ICES J Mar Sci</w:t>
      </w:r>
      <w:r w:rsidRPr="00C1176F">
        <w:rPr>
          <w:lang w:val="en-GB"/>
        </w:rPr>
        <w:t>, 77, 2445–2455.</w:t>
      </w:r>
    </w:p>
    <w:p w14:paraId="27EB1CCA" w14:textId="77777777" w:rsidR="00C1176F" w:rsidRPr="00C1176F" w:rsidRDefault="00C1176F" w:rsidP="00C1176F">
      <w:pPr>
        <w:pStyle w:val="Bibliography"/>
        <w:rPr>
          <w:lang w:val="en-GB"/>
        </w:rPr>
      </w:pPr>
      <w:r w:rsidRPr="00C1176F">
        <w:rPr>
          <w:lang w:val="en-GB"/>
        </w:rPr>
        <w:t xml:space="preserve">Andersen, K.H. &amp; Beyer, J.E. (2006). Asymptotic Size Determines Species Abundance in the Marine Size Spectrum. </w:t>
      </w:r>
      <w:r w:rsidRPr="00C1176F">
        <w:rPr>
          <w:i/>
          <w:iCs/>
          <w:lang w:val="en-GB"/>
        </w:rPr>
        <w:t>The American Naturalist</w:t>
      </w:r>
      <w:r w:rsidRPr="00C1176F">
        <w:rPr>
          <w:lang w:val="en-GB"/>
        </w:rPr>
        <w:t>, 168, 8.</w:t>
      </w:r>
    </w:p>
    <w:p w14:paraId="01BC39D8" w14:textId="77777777" w:rsidR="00C1176F" w:rsidRPr="00C1176F" w:rsidRDefault="00C1176F" w:rsidP="00C1176F">
      <w:pPr>
        <w:pStyle w:val="Bibliography"/>
        <w:rPr>
          <w:lang w:val="en-GB"/>
        </w:rPr>
      </w:pPr>
      <w:r w:rsidRPr="00C1176F">
        <w:rPr>
          <w:lang w:val="en-GB"/>
        </w:rPr>
        <w:t xml:space="preserve">Atkinson, D. (1994). Temperature and organism size—A biological law for ectotherms? In: </w:t>
      </w:r>
      <w:r w:rsidRPr="00C1176F">
        <w:rPr>
          <w:i/>
          <w:iCs/>
          <w:lang w:val="en-GB"/>
        </w:rPr>
        <w:t>Advances in Ecological Research</w:t>
      </w:r>
      <w:r w:rsidRPr="00C1176F">
        <w:rPr>
          <w:lang w:val="en-GB"/>
        </w:rPr>
        <w:t>. Elsevier, pp. 1–58.</w:t>
      </w:r>
    </w:p>
    <w:p w14:paraId="2D03B962" w14:textId="77777777" w:rsidR="00C1176F" w:rsidRPr="00C1176F" w:rsidRDefault="00C1176F" w:rsidP="00C1176F">
      <w:pPr>
        <w:pStyle w:val="Bibliography"/>
        <w:rPr>
          <w:lang w:val="en-GB"/>
        </w:rPr>
      </w:pPr>
      <w:r w:rsidRPr="00C1176F">
        <w:rPr>
          <w:lang w:val="en-GB"/>
        </w:rPr>
        <w:t xml:space="preserve">Audzijonyte, A., Barneche, D.R., Baudron, A.R., Belmaker, J., Clark, T.D., Marshall, C.T., </w:t>
      </w:r>
      <w:r w:rsidRPr="00C1176F">
        <w:rPr>
          <w:i/>
          <w:iCs/>
          <w:lang w:val="en-GB"/>
        </w:rPr>
        <w:t>et al.</w:t>
      </w:r>
      <w:r w:rsidRPr="00C1176F">
        <w:rPr>
          <w:lang w:val="en-GB"/>
        </w:rPr>
        <w:t xml:space="preserve"> (2019). Is oxygen limitation in warming waters a valid mechanism to explain decreased body sizes in aquatic ectotherms? </w:t>
      </w:r>
      <w:r w:rsidRPr="00C1176F">
        <w:rPr>
          <w:i/>
          <w:iCs/>
          <w:lang w:val="en-GB"/>
        </w:rPr>
        <w:t>Global Ecology and Biogeography</w:t>
      </w:r>
      <w:r w:rsidRPr="00C1176F">
        <w:rPr>
          <w:lang w:val="en-GB"/>
        </w:rPr>
        <w:t>, 28, 64–77.</w:t>
      </w:r>
    </w:p>
    <w:p w14:paraId="02EBBB00" w14:textId="77777777" w:rsidR="00C1176F" w:rsidRPr="00C1176F" w:rsidRDefault="00C1176F" w:rsidP="00C1176F">
      <w:pPr>
        <w:pStyle w:val="Bibliography"/>
        <w:rPr>
          <w:lang w:val="en-GB"/>
        </w:rPr>
      </w:pPr>
      <w:r w:rsidRPr="00C1176F">
        <w:rPr>
          <w:lang w:val="en-GB"/>
        </w:rPr>
        <w:t xml:space="preserve">Audzijonyte, A., Richards, S.A., Stuart-Smith, R.D., Pecl, G., Edgar, G.J., Barrett, N.S., </w:t>
      </w:r>
      <w:r w:rsidRPr="00C1176F">
        <w:rPr>
          <w:i/>
          <w:iCs/>
          <w:lang w:val="en-GB"/>
        </w:rPr>
        <w:t>et al.</w:t>
      </w:r>
      <w:r w:rsidRPr="00C1176F">
        <w:rPr>
          <w:lang w:val="en-GB"/>
        </w:rPr>
        <w:t xml:space="preserve"> (2020). Fish body sizes change with temperature but not all species shrink with warming. </w:t>
      </w:r>
      <w:r w:rsidRPr="00C1176F">
        <w:rPr>
          <w:i/>
          <w:iCs/>
          <w:lang w:val="en-GB"/>
        </w:rPr>
        <w:t>Nat Ecol Evol</w:t>
      </w:r>
      <w:r w:rsidRPr="00C1176F">
        <w:rPr>
          <w:lang w:val="en-GB"/>
        </w:rPr>
        <w:t>, 4, 809–814.</w:t>
      </w:r>
    </w:p>
    <w:p w14:paraId="2871A3AD" w14:textId="77777777" w:rsidR="00C1176F" w:rsidRPr="00C1176F" w:rsidRDefault="00C1176F" w:rsidP="00C1176F">
      <w:pPr>
        <w:pStyle w:val="Bibliography"/>
        <w:rPr>
          <w:lang w:val="en-GB"/>
        </w:rPr>
      </w:pPr>
      <w:r w:rsidRPr="00C1176F">
        <w:rPr>
          <w:lang w:val="en-GB"/>
        </w:rPr>
        <w:t xml:space="preserve">Barnett, L.A.K., Branch, T.A., Ranasinghe, R.A. &amp; Essington, T.E. (2017). Old-Growth Fishes Become Scarce under Fishing. </w:t>
      </w:r>
      <w:r w:rsidRPr="00C1176F">
        <w:rPr>
          <w:i/>
          <w:iCs/>
          <w:lang w:val="en-GB"/>
        </w:rPr>
        <w:t>Current Biology</w:t>
      </w:r>
      <w:r w:rsidRPr="00C1176F">
        <w:rPr>
          <w:lang w:val="en-GB"/>
        </w:rPr>
        <w:t>, 27, 2843-2848.e2.</w:t>
      </w:r>
    </w:p>
    <w:p w14:paraId="2AA0F1ED" w14:textId="77777777" w:rsidR="00C1176F" w:rsidRPr="00C1176F" w:rsidRDefault="00C1176F" w:rsidP="00C1176F">
      <w:pPr>
        <w:pStyle w:val="Bibliography"/>
        <w:rPr>
          <w:lang w:val="en-GB"/>
        </w:rPr>
      </w:pPr>
      <w:r w:rsidRPr="00C1176F">
        <w:rPr>
          <w:lang w:val="en-GB"/>
        </w:rPr>
        <w:t xml:space="preserve">Bernhardt, J.R., Sunday, J.M., Thompson, P.L. &amp; O’Connor, M.I. (2018). Nonlinear averaging of thermal experience predicts population growth rates in a thermally variable environment. </w:t>
      </w:r>
      <w:r w:rsidRPr="00C1176F">
        <w:rPr>
          <w:i/>
          <w:iCs/>
          <w:lang w:val="en-GB"/>
        </w:rPr>
        <w:t>Proceedings of the Royal Society B: Biological Sciences</w:t>
      </w:r>
      <w:r w:rsidRPr="00C1176F">
        <w:rPr>
          <w:lang w:val="en-GB"/>
        </w:rPr>
        <w:t>, 285, 20181076.</w:t>
      </w:r>
    </w:p>
    <w:p w14:paraId="7B6DE5EA" w14:textId="77777777" w:rsidR="00C1176F" w:rsidRPr="00C1176F" w:rsidRDefault="00C1176F" w:rsidP="00C1176F">
      <w:pPr>
        <w:pStyle w:val="Bibliography"/>
        <w:rPr>
          <w:lang w:val="en-GB"/>
        </w:rPr>
      </w:pPr>
      <w:r w:rsidRPr="00C1176F">
        <w:rPr>
          <w:lang w:val="en-GB"/>
        </w:rPr>
        <w:t xml:space="preserve">Björklund, M., Aho, T. &amp; Behrmann-Godel, J. (2015). Isolation over 35 years in a heated biotest basin causes selection on MHC class IIß genes in the European perch (Perca fluviatilis L.). </w:t>
      </w:r>
      <w:r w:rsidRPr="00C1176F">
        <w:rPr>
          <w:i/>
          <w:iCs/>
          <w:lang w:val="en-GB"/>
        </w:rPr>
        <w:t>Ecol Evol</w:t>
      </w:r>
      <w:r w:rsidRPr="00C1176F">
        <w:rPr>
          <w:lang w:val="en-GB"/>
        </w:rPr>
        <w:t>, 5, 1440–1455.</w:t>
      </w:r>
    </w:p>
    <w:p w14:paraId="421A3386" w14:textId="77777777" w:rsidR="00C1176F" w:rsidRPr="00C1176F" w:rsidRDefault="00C1176F" w:rsidP="00C1176F">
      <w:pPr>
        <w:pStyle w:val="Bibliography"/>
        <w:rPr>
          <w:lang w:val="en-GB"/>
        </w:rPr>
      </w:pPr>
      <w:r w:rsidRPr="00C1176F">
        <w:rPr>
          <w:lang w:val="en-GB"/>
        </w:rPr>
        <w:t xml:space="preserve">Blanchard, J.L., Dulvy, N., Jennings, S., Ellis, J., Pinnegar, J., Tidd, A., </w:t>
      </w:r>
      <w:r w:rsidRPr="00C1176F">
        <w:rPr>
          <w:i/>
          <w:iCs/>
          <w:lang w:val="en-GB"/>
        </w:rPr>
        <w:t>et al.</w:t>
      </w:r>
      <w:r w:rsidRPr="00C1176F">
        <w:rPr>
          <w:lang w:val="en-GB"/>
        </w:rPr>
        <w:t xml:space="preserve"> (2005). Do climate and fishing influence size-based indicators of Celtic Sea fish community structure? </w:t>
      </w:r>
      <w:r w:rsidRPr="00C1176F">
        <w:rPr>
          <w:i/>
          <w:iCs/>
          <w:lang w:val="en-GB"/>
        </w:rPr>
        <w:t>ICES Journal of Marine Science</w:t>
      </w:r>
      <w:r w:rsidRPr="00C1176F">
        <w:rPr>
          <w:lang w:val="en-GB"/>
        </w:rPr>
        <w:t>, 62, 405–411.</w:t>
      </w:r>
    </w:p>
    <w:p w14:paraId="02377CB7" w14:textId="77777777" w:rsidR="00C1176F" w:rsidRPr="00C1176F" w:rsidRDefault="00C1176F" w:rsidP="00C1176F">
      <w:pPr>
        <w:pStyle w:val="Bibliography"/>
        <w:rPr>
          <w:lang w:val="en-GB"/>
        </w:rPr>
      </w:pPr>
      <w:r w:rsidRPr="00C1176F">
        <w:rPr>
          <w:lang w:val="en-GB"/>
        </w:rPr>
        <w:t xml:space="preserve">Blanchard, J.L., Heneghan, R.F., Everett, J.D., Trebilco, R. &amp; Richardson, A.J. (2017). From bacteria to whales: Using functional size spectra to model marine ecosystems. </w:t>
      </w:r>
      <w:r w:rsidRPr="00C1176F">
        <w:rPr>
          <w:i/>
          <w:iCs/>
          <w:lang w:val="en-GB"/>
        </w:rPr>
        <w:t>Trends in Ecology &amp; Evolution</w:t>
      </w:r>
      <w:r w:rsidRPr="00C1176F">
        <w:rPr>
          <w:lang w:val="en-GB"/>
        </w:rPr>
        <w:t>, 32, 174–186.</w:t>
      </w:r>
    </w:p>
    <w:p w14:paraId="25B83493" w14:textId="77777777" w:rsidR="00C1176F" w:rsidRPr="00C1176F" w:rsidRDefault="00C1176F" w:rsidP="00C1176F">
      <w:pPr>
        <w:pStyle w:val="Bibliography"/>
        <w:rPr>
          <w:lang w:val="en-GB"/>
        </w:rPr>
      </w:pPr>
      <w:r w:rsidRPr="00C1176F">
        <w:rPr>
          <w:lang w:val="en-GB"/>
        </w:rPr>
        <w:t xml:space="preserve">Brown, J.H., Gillooly, J.F., Allen, A.P., Savage, V.M. &amp; West, G.B. (2004). Toward a metabolic theory of ecology. </w:t>
      </w:r>
      <w:r w:rsidRPr="00C1176F">
        <w:rPr>
          <w:i/>
          <w:iCs/>
          <w:lang w:val="en-GB"/>
        </w:rPr>
        <w:t>Ecology</w:t>
      </w:r>
      <w:r w:rsidRPr="00C1176F">
        <w:rPr>
          <w:lang w:val="en-GB"/>
        </w:rPr>
        <w:t>, 85, 1771–1789.</w:t>
      </w:r>
    </w:p>
    <w:p w14:paraId="26C5B8CF" w14:textId="77777777" w:rsidR="00C1176F" w:rsidRPr="00C1176F" w:rsidRDefault="00C1176F" w:rsidP="00C1176F">
      <w:pPr>
        <w:pStyle w:val="Bibliography"/>
        <w:rPr>
          <w:lang w:val="en-GB"/>
        </w:rPr>
      </w:pPr>
      <w:r w:rsidRPr="00C1176F">
        <w:rPr>
          <w:lang w:val="en-GB"/>
        </w:rPr>
        <w:t xml:space="preserve">Bürkner, P.-C. (2017). </w:t>
      </w:r>
      <w:r w:rsidRPr="00C1176F">
        <w:rPr>
          <w:b/>
          <w:bCs/>
          <w:lang w:val="en-GB"/>
        </w:rPr>
        <w:t>brms</w:t>
      </w:r>
      <w:r w:rsidRPr="00C1176F">
        <w:rPr>
          <w:lang w:val="en-GB"/>
        </w:rPr>
        <w:t xml:space="preserve"> : An </w:t>
      </w:r>
      <w:r w:rsidRPr="00C1176F">
        <w:rPr>
          <w:i/>
          <w:iCs/>
          <w:lang w:val="en-GB"/>
        </w:rPr>
        <w:t>R</w:t>
      </w:r>
      <w:r w:rsidRPr="00C1176F">
        <w:rPr>
          <w:lang w:val="en-GB"/>
        </w:rPr>
        <w:t xml:space="preserve"> Package for Bayesian Multilevel Models Using </w:t>
      </w:r>
      <w:r w:rsidRPr="00C1176F">
        <w:rPr>
          <w:i/>
          <w:iCs/>
          <w:lang w:val="en-GB"/>
        </w:rPr>
        <w:t>Stan</w:t>
      </w:r>
      <w:r w:rsidRPr="00C1176F">
        <w:rPr>
          <w:lang w:val="en-GB"/>
        </w:rPr>
        <w:t xml:space="preserve">. </w:t>
      </w:r>
      <w:r w:rsidRPr="00C1176F">
        <w:rPr>
          <w:i/>
          <w:iCs/>
          <w:lang w:val="en-GB"/>
        </w:rPr>
        <w:t>Journal of Statistical Software</w:t>
      </w:r>
      <w:r w:rsidRPr="00C1176F">
        <w:rPr>
          <w:lang w:val="en-GB"/>
        </w:rPr>
        <w:t>, 80.</w:t>
      </w:r>
    </w:p>
    <w:p w14:paraId="0A4F99AC" w14:textId="77777777" w:rsidR="00C1176F" w:rsidRPr="00C1176F" w:rsidRDefault="00C1176F" w:rsidP="00C1176F">
      <w:pPr>
        <w:pStyle w:val="Bibliography"/>
        <w:rPr>
          <w:lang w:val="en-GB"/>
        </w:rPr>
      </w:pPr>
      <w:r w:rsidRPr="00C1176F">
        <w:rPr>
          <w:lang w:val="en-GB"/>
        </w:rPr>
        <w:t xml:space="preserve">Cheung, W.W.L., Sarmiento, J.L., Dunne, J., Frölicher, T.L., Lam, V.W.Y., Deng Palomares, M.L., </w:t>
      </w:r>
      <w:r w:rsidRPr="00C1176F">
        <w:rPr>
          <w:i/>
          <w:iCs/>
          <w:lang w:val="en-GB"/>
        </w:rPr>
        <w:t>et al.</w:t>
      </w:r>
      <w:r w:rsidRPr="00C1176F">
        <w:rPr>
          <w:lang w:val="en-GB"/>
        </w:rPr>
        <w:t xml:space="preserve"> (2013). Shrinking of fishes exacerbates impacts of global ocean changes on marine ecosystems. </w:t>
      </w:r>
      <w:r w:rsidRPr="00C1176F">
        <w:rPr>
          <w:i/>
          <w:iCs/>
          <w:lang w:val="en-GB"/>
        </w:rPr>
        <w:t>Nature Climate Change</w:t>
      </w:r>
      <w:r w:rsidRPr="00C1176F">
        <w:rPr>
          <w:lang w:val="en-GB"/>
        </w:rPr>
        <w:t>, 3, 254–258.</w:t>
      </w:r>
    </w:p>
    <w:p w14:paraId="2AC6FF01" w14:textId="77777777" w:rsidR="00C1176F" w:rsidRPr="00C1176F" w:rsidRDefault="00C1176F" w:rsidP="00C1176F">
      <w:pPr>
        <w:pStyle w:val="Bibliography"/>
        <w:rPr>
          <w:lang w:val="en-GB"/>
        </w:rPr>
      </w:pPr>
      <w:r w:rsidRPr="00C1176F">
        <w:rPr>
          <w:lang w:val="en-GB"/>
        </w:rPr>
        <w:lastRenderedPageBreak/>
        <w:t xml:space="preserve">Daufresne, M., Lengfellner, K. &amp; Sommer, U. (2009). Global warming benefits the small in aquatic ecosystems. </w:t>
      </w:r>
      <w:r w:rsidRPr="00C1176F">
        <w:rPr>
          <w:i/>
          <w:iCs/>
          <w:lang w:val="en-GB"/>
        </w:rPr>
        <w:t>Proceedings of the National Academy of Sciences, USA</w:t>
      </w:r>
      <w:r w:rsidRPr="00C1176F">
        <w:rPr>
          <w:lang w:val="en-GB"/>
        </w:rPr>
        <w:t>, 106, 12788–12793.</w:t>
      </w:r>
    </w:p>
    <w:p w14:paraId="2F318096" w14:textId="77777777" w:rsidR="00C1176F" w:rsidRPr="00C1176F" w:rsidRDefault="00C1176F" w:rsidP="00C1176F">
      <w:pPr>
        <w:pStyle w:val="Bibliography"/>
        <w:rPr>
          <w:lang w:val="en-GB"/>
        </w:rPr>
      </w:pPr>
      <w:r w:rsidRPr="00C1176F">
        <w:rPr>
          <w:lang w:val="en-GB"/>
        </w:rPr>
        <w:t xml:space="preserve">van Dorst, R. (2020). </w:t>
      </w:r>
      <w:r w:rsidRPr="00C1176F">
        <w:rPr>
          <w:i/>
          <w:iCs/>
          <w:lang w:val="en-GB"/>
        </w:rPr>
        <w:t>Warmer and browner waters: fish responses vary with size, sex, and species</w:t>
      </w:r>
      <w:r w:rsidRPr="00C1176F">
        <w:rPr>
          <w:lang w:val="en-GB"/>
        </w:rPr>
        <w:t>. Available at: https://pub.epsilon.slu.se/17355/. Last accessed 29 September 2021.</w:t>
      </w:r>
    </w:p>
    <w:p w14:paraId="191ECF50" w14:textId="77777777" w:rsidR="00C1176F" w:rsidRPr="00C1176F" w:rsidRDefault="00C1176F" w:rsidP="00C1176F">
      <w:pPr>
        <w:pStyle w:val="Bibliography"/>
        <w:rPr>
          <w:lang w:val="en-GB"/>
        </w:rPr>
      </w:pPr>
      <w:r w:rsidRPr="00C1176F">
        <w:rPr>
          <w:lang w:val="en-GB"/>
        </w:rPr>
        <w:t xml:space="preserve">Edwards, A. (2020). </w:t>
      </w:r>
      <w:r w:rsidRPr="00C1176F">
        <w:rPr>
          <w:i/>
          <w:iCs/>
          <w:lang w:val="en-GB"/>
        </w:rPr>
        <w:t>sizeSpectra: Fitting Size Spectra to Ecological Data Using Maximum Likelihood</w:t>
      </w:r>
      <w:r w:rsidRPr="00C1176F">
        <w:rPr>
          <w:lang w:val="en-GB"/>
        </w:rPr>
        <w:t>.</w:t>
      </w:r>
    </w:p>
    <w:p w14:paraId="4E03FB37" w14:textId="77777777" w:rsidR="00C1176F" w:rsidRPr="00C1176F" w:rsidRDefault="00C1176F" w:rsidP="00C1176F">
      <w:pPr>
        <w:pStyle w:val="Bibliography"/>
        <w:rPr>
          <w:lang w:val="en-GB"/>
        </w:rPr>
      </w:pPr>
      <w:r w:rsidRPr="00C1176F">
        <w:rPr>
          <w:lang w:val="en-GB"/>
        </w:rPr>
        <w:t xml:space="preserve">Edwards, A.M., Robinson, J.P.W., Blanchard, J.L., Baum, J.K. &amp; Plank, M.J. (2020). Accounting for the bin structure of data removes bias when fitting size spectra. </w:t>
      </w:r>
      <w:r w:rsidRPr="00C1176F">
        <w:rPr>
          <w:i/>
          <w:iCs/>
          <w:lang w:val="en-GB"/>
        </w:rPr>
        <w:t>Marine Ecology Progress Series</w:t>
      </w:r>
      <w:r w:rsidRPr="00C1176F">
        <w:rPr>
          <w:lang w:val="en-GB"/>
        </w:rPr>
        <w:t>, 636, 19–33.</w:t>
      </w:r>
    </w:p>
    <w:p w14:paraId="09C94DF1" w14:textId="77777777" w:rsidR="00C1176F" w:rsidRPr="00C1176F" w:rsidRDefault="00C1176F" w:rsidP="00C1176F">
      <w:pPr>
        <w:pStyle w:val="Bibliography"/>
        <w:rPr>
          <w:lang w:val="en-GB"/>
        </w:rPr>
      </w:pPr>
      <w:r w:rsidRPr="00C1176F">
        <w:rPr>
          <w:lang w:val="en-GB"/>
        </w:rPr>
        <w:t xml:space="preserve">Edwards, A.M., Robinson, J.P.W., Plank, M.J., Baum, J.K. &amp; Blanchard, J.L. (2017). Testing and recommending methods for fitting size spectra to data. </w:t>
      </w:r>
      <w:r w:rsidRPr="00C1176F">
        <w:rPr>
          <w:i/>
          <w:iCs/>
          <w:lang w:val="en-GB"/>
        </w:rPr>
        <w:t>Methods in Ecology and Evolution</w:t>
      </w:r>
      <w:r w:rsidRPr="00C1176F">
        <w:rPr>
          <w:lang w:val="en-GB"/>
        </w:rPr>
        <w:t>, 8, 57–67.</w:t>
      </w:r>
    </w:p>
    <w:p w14:paraId="0ABFCBAE" w14:textId="77777777" w:rsidR="00C1176F" w:rsidRPr="00C1176F" w:rsidRDefault="00C1176F" w:rsidP="00C1176F">
      <w:pPr>
        <w:pStyle w:val="Bibliography"/>
        <w:rPr>
          <w:lang w:val="en-GB"/>
        </w:rPr>
      </w:pPr>
      <w:r w:rsidRPr="00C1176F">
        <w:rPr>
          <w:lang w:val="en-GB"/>
        </w:rPr>
        <w:t xml:space="preserve">Gabry, J., Simpson, D., Vehtari, A., Betancourt, M. &amp; Gelman, A. (2019). Visualization in Bayesian workflow. </w:t>
      </w:r>
      <w:r w:rsidRPr="00C1176F">
        <w:rPr>
          <w:i/>
          <w:iCs/>
          <w:lang w:val="en-GB"/>
        </w:rPr>
        <w:t>J. R. Stat. Soc. A</w:t>
      </w:r>
      <w:r w:rsidRPr="00C1176F">
        <w:rPr>
          <w:lang w:val="en-GB"/>
        </w:rPr>
        <w:t>, 182, 389–402.</w:t>
      </w:r>
    </w:p>
    <w:p w14:paraId="7AF57D5E" w14:textId="77777777" w:rsidR="00C1176F" w:rsidRPr="00C1176F" w:rsidRDefault="00C1176F" w:rsidP="00C1176F">
      <w:pPr>
        <w:pStyle w:val="Bibliography"/>
        <w:rPr>
          <w:lang w:val="en-GB"/>
        </w:rPr>
      </w:pPr>
      <w:r w:rsidRPr="00C1176F">
        <w:rPr>
          <w:lang w:val="en-GB"/>
        </w:rPr>
        <w:t xml:space="preserve">Gardner, J.L., Peters, A., Kearney, M.R., Joseph, L. &amp; Heinsohn, R. (2011). Declining body size: a third universal response to warming? </w:t>
      </w:r>
      <w:r w:rsidRPr="00C1176F">
        <w:rPr>
          <w:i/>
          <w:iCs/>
          <w:lang w:val="en-GB"/>
        </w:rPr>
        <w:t>Trends in Ecology &amp; Evolution</w:t>
      </w:r>
      <w:r w:rsidRPr="00C1176F">
        <w:rPr>
          <w:lang w:val="en-GB"/>
        </w:rPr>
        <w:t>, 26, 285–291.</w:t>
      </w:r>
    </w:p>
    <w:p w14:paraId="36D770F7" w14:textId="77777777" w:rsidR="00C1176F" w:rsidRPr="00C1176F" w:rsidRDefault="00C1176F" w:rsidP="00C1176F">
      <w:pPr>
        <w:pStyle w:val="Bibliography"/>
        <w:rPr>
          <w:lang w:val="en-GB"/>
        </w:rPr>
      </w:pPr>
      <w:r w:rsidRPr="00C1176F">
        <w:rPr>
          <w:lang w:val="en-GB"/>
        </w:rPr>
        <w:t xml:space="preserve">Gelman, A., Carlin, J., Stern, H. &amp; Rubin, D. (2003). </w:t>
      </w:r>
      <w:r w:rsidRPr="00C1176F">
        <w:rPr>
          <w:i/>
          <w:iCs/>
          <w:lang w:val="en-GB"/>
        </w:rPr>
        <w:t>Bayesian Data Analysis. 2nd edition</w:t>
      </w:r>
      <w:r w:rsidRPr="00C1176F">
        <w:rPr>
          <w:lang w:val="en-GB"/>
        </w:rPr>
        <w:t>. Chapman and Hall/CRC, Boca Raton.</w:t>
      </w:r>
    </w:p>
    <w:p w14:paraId="02158A47" w14:textId="77777777" w:rsidR="00C1176F" w:rsidRPr="00C1176F" w:rsidRDefault="00C1176F" w:rsidP="00C1176F">
      <w:pPr>
        <w:pStyle w:val="Bibliography"/>
        <w:rPr>
          <w:lang w:val="en-GB"/>
        </w:rPr>
      </w:pPr>
      <w:r w:rsidRPr="00C1176F">
        <w:rPr>
          <w:lang w:val="en-GB"/>
        </w:rPr>
        <w:t xml:space="preserve">Heneghan, R.F., Hatton, I.A. &amp; Galbraith, E.D. (2019). Climate change impacts on marine ecosystems through the lens of the size spectrum. </w:t>
      </w:r>
      <w:r w:rsidRPr="00C1176F">
        <w:rPr>
          <w:i/>
          <w:iCs/>
          <w:lang w:val="en-GB"/>
        </w:rPr>
        <w:t>Emerging Topics in Life Sciences</w:t>
      </w:r>
      <w:r w:rsidRPr="00C1176F">
        <w:rPr>
          <w:lang w:val="en-GB"/>
        </w:rPr>
        <w:t>, 3, 233–243.</w:t>
      </w:r>
    </w:p>
    <w:p w14:paraId="0F667168" w14:textId="77777777" w:rsidR="00C1176F" w:rsidRPr="00C1176F" w:rsidRDefault="00C1176F" w:rsidP="00C1176F">
      <w:pPr>
        <w:pStyle w:val="Bibliography"/>
        <w:rPr>
          <w:lang w:val="en-GB"/>
        </w:rPr>
      </w:pPr>
      <w:r w:rsidRPr="00C1176F">
        <w:rPr>
          <w:lang w:val="en-GB"/>
        </w:rPr>
        <w:t xml:space="preserve">Huss, M., Lindmark, M., Jacobson, P., Van Dorst, R.M. &amp; Gårdmark, A. (2019). Experimental evidence of gradual size‐dependent shifts in body size and growth of fish in response to warming. </w:t>
      </w:r>
      <w:r w:rsidRPr="00C1176F">
        <w:rPr>
          <w:i/>
          <w:iCs/>
          <w:lang w:val="en-GB"/>
        </w:rPr>
        <w:t>Glob Change Biol</w:t>
      </w:r>
      <w:r w:rsidRPr="00C1176F">
        <w:rPr>
          <w:lang w:val="en-GB"/>
        </w:rPr>
        <w:t>, 25, 2285–2295.</w:t>
      </w:r>
    </w:p>
    <w:p w14:paraId="68194B51" w14:textId="77777777" w:rsidR="00C1176F" w:rsidRPr="00C1176F" w:rsidRDefault="00C1176F" w:rsidP="00C1176F">
      <w:pPr>
        <w:pStyle w:val="Bibliography"/>
        <w:rPr>
          <w:lang w:val="en-GB"/>
        </w:rPr>
      </w:pPr>
      <w:r w:rsidRPr="00C1176F">
        <w:rPr>
          <w:lang w:val="en-GB"/>
        </w:rPr>
        <w:t xml:space="preserve">Kay, M. (2019). </w:t>
      </w:r>
      <w:r w:rsidRPr="00C1176F">
        <w:rPr>
          <w:i/>
          <w:iCs/>
          <w:lang w:val="en-GB"/>
        </w:rPr>
        <w:t>tidybayes: Tidy Data and Geoms for Bayesian Models</w:t>
      </w:r>
      <w:r w:rsidRPr="00C1176F">
        <w:rPr>
          <w:lang w:val="en-GB"/>
        </w:rPr>
        <w:t>.</w:t>
      </w:r>
    </w:p>
    <w:p w14:paraId="2D6B5D89" w14:textId="77777777" w:rsidR="00C1176F" w:rsidRPr="00C1176F" w:rsidRDefault="00C1176F" w:rsidP="00C1176F">
      <w:pPr>
        <w:pStyle w:val="Bibliography"/>
        <w:rPr>
          <w:lang w:val="en-GB"/>
        </w:rPr>
      </w:pPr>
      <w:r w:rsidRPr="00C1176F">
        <w:rPr>
          <w:lang w:val="en-GB"/>
        </w:rPr>
        <w:t xml:space="preserve">Lefevre, S., McKenzie, D.J. &amp; Nilsson, G.E. (2017). Models projecting the fate of fish populations under climate change need to be based on valid physiological mechanisms. </w:t>
      </w:r>
      <w:r w:rsidRPr="00C1176F">
        <w:rPr>
          <w:i/>
          <w:iCs/>
          <w:lang w:val="en-GB"/>
        </w:rPr>
        <w:t>Global Change Biology</w:t>
      </w:r>
      <w:r w:rsidRPr="00C1176F">
        <w:rPr>
          <w:lang w:val="en-GB"/>
        </w:rPr>
        <w:t>, 23, 3449–3459.</w:t>
      </w:r>
    </w:p>
    <w:p w14:paraId="0AF014F5" w14:textId="77777777" w:rsidR="00C1176F" w:rsidRPr="00C1176F" w:rsidRDefault="00C1176F" w:rsidP="00C1176F">
      <w:pPr>
        <w:pStyle w:val="Bibliography"/>
        <w:rPr>
          <w:lang w:val="en-GB"/>
        </w:rPr>
      </w:pPr>
      <w:r w:rsidRPr="00C1176F">
        <w:rPr>
          <w:lang w:val="en-GB"/>
        </w:rPr>
        <w:t xml:space="preserve">Lindmark, M., Ohlberger, J. &amp; Gårdmark, A. (2021). Optimum growth temperature declines with body size within fish species. </w:t>
      </w:r>
      <w:r w:rsidRPr="00C1176F">
        <w:rPr>
          <w:i/>
          <w:iCs/>
          <w:lang w:val="en-GB"/>
        </w:rPr>
        <w:t>bioRxiv</w:t>
      </w:r>
      <w:r w:rsidRPr="00C1176F">
        <w:rPr>
          <w:lang w:val="en-GB"/>
        </w:rPr>
        <w:t>, 2021.01.21.427580.</w:t>
      </w:r>
    </w:p>
    <w:p w14:paraId="3760B9B8" w14:textId="77777777" w:rsidR="00C1176F" w:rsidRPr="00C1176F" w:rsidRDefault="00C1176F" w:rsidP="00C1176F">
      <w:pPr>
        <w:pStyle w:val="Bibliography"/>
        <w:rPr>
          <w:lang w:val="en-GB"/>
        </w:rPr>
      </w:pPr>
      <w:r w:rsidRPr="00C1176F">
        <w:rPr>
          <w:lang w:val="en-GB"/>
        </w:rPr>
        <w:t xml:space="preserve">Morrongiello, J.R. &amp; Thresher, R.E. (2015). A statistical framework to explore ontogenetic growth variation among individuals and populations: a marine fish example. </w:t>
      </w:r>
      <w:r w:rsidRPr="00C1176F">
        <w:rPr>
          <w:i/>
          <w:iCs/>
          <w:lang w:val="en-GB"/>
        </w:rPr>
        <w:t>Ecological Monographs</w:t>
      </w:r>
      <w:r w:rsidRPr="00C1176F">
        <w:rPr>
          <w:lang w:val="en-GB"/>
        </w:rPr>
        <w:t>, 85, 93–115.</w:t>
      </w:r>
    </w:p>
    <w:p w14:paraId="14C1A2F6" w14:textId="77777777" w:rsidR="00C1176F" w:rsidRPr="00C1176F" w:rsidRDefault="00C1176F" w:rsidP="00C1176F">
      <w:pPr>
        <w:pStyle w:val="Bibliography"/>
        <w:rPr>
          <w:lang w:val="en-GB"/>
        </w:rPr>
      </w:pPr>
      <w:r w:rsidRPr="00C1176F">
        <w:rPr>
          <w:lang w:val="en-GB"/>
        </w:rPr>
        <w:t xml:space="preserve">Ohlberger, J. (2013). Climate warming and ectotherm body size – from individual physiology to community ecology. </w:t>
      </w:r>
      <w:r w:rsidRPr="00C1176F">
        <w:rPr>
          <w:i/>
          <w:iCs/>
          <w:lang w:val="en-GB"/>
        </w:rPr>
        <w:t>Functional Ecology</w:t>
      </w:r>
      <w:r w:rsidRPr="00C1176F">
        <w:rPr>
          <w:lang w:val="en-GB"/>
        </w:rPr>
        <w:t>, 27, 991–1001.</w:t>
      </w:r>
    </w:p>
    <w:p w14:paraId="6395660C" w14:textId="77777777" w:rsidR="00C1176F" w:rsidRPr="00C1176F" w:rsidRDefault="00C1176F" w:rsidP="00C1176F">
      <w:pPr>
        <w:pStyle w:val="Bibliography"/>
        <w:rPr>
          <w:lang w:val="en-GB"/>
        </w:rPr>
      </w:pPr>
      <w:r w:rsidRPr="00C1176F">
        <w:rPr>
          <w:lang w:val="en-GB"/>
        </w:rPr>
        <w:t xml:space="preserve">Ohlberger, J., Ward, E.J., Schindler, D.E. &amp; Lewis, B. (2018). Demographic changes in Chinook salmon across the Northeast Pacific Ocean. </w:t>
      </w:r>
      <w:r w:rsidRPr="00C1176F">
        <w:rPr>
          <w:i/>
          <w:iCs/>
          <w:lang w:val="en-GB"/>
        </w:rPr>
        <w:t>Fish and Fisheries</w:t>
      </w:r>
      <w:r w:rsidRPr="00C1176F">
        <w:rPr>
          <w:lang w:val="en-GB"/>
        </w:rPr>
        <w:t>, 19, 533–546.</w:t>
      </w:r>
    </w:p>
    <w:p w14:paraId="7578BA6A" w14:textId="77777777" w:rsidR="00C1176F" w:rsidRPr="00C1176F" w:rsidRDefault="00C1176F" w:rsidP="00C1176F">
      <w:pPr>
        <w:pStyle w:val="Bibliography"/>
        <w:rPr>
          <w:lang w:val="en-GB"/>
        </w:rPr>
      </w:pPr>
      <w:r w:rsidRPr="00C1176F">
        <w:rPr>
          <w:lang w:val="en-GB"/>
        </w:rPr>
        <w:t xml:space="preserve">Pauly, D. (1980). On the interrelationships between natural mortality, growth parameters, and mean environmental temperature in 175 fish stocks. </w:t>
      </w:r>
      <w:r w:rsidRPr="00C1176F">
        <w:rPr>
          <w:i/>
          <w:iCs/>
          <w:lang w:val="en-GB"/>
        </w:rPr>
        <w:t>ICES Journal of Marine Science</w:t>
      </w:r>
      <w:r w:rsidRPr="00C1176F">
        <w:rPr>
          <w:lang w:val="en-GB"/>
        </w:rPr>
        <w:t>, 39, 175–192.</w:t>
      </w:r>
    </w:p>
    <w:p w14:paraId="33946F77" w14:textId="77777777" w:rsidR="00C1176F" w:rsidRPr="00C1176F" w:rsidRDefault="00C1176F" w:rsidP="00C1176F">
      <w:pPr>
        <w:pStyle w:val="Bibliography"/>
        <w:rPr>
          <w:lang w:val="en-GB"/>
        </w:rPr>
      </w:pPr>
      <w:r w:rsidRPr="00C1176F">
        <w:rPr>
          <w:lang w:val="en-GB"/>
        </w:rPr>
        <w:t xml:space="preserve">R Core Team. (2020). </w:t>
      </w:r>
      <w:r w:rsidRPr="00C1176F">
        <w:rPr>
          <w:i/>
          <w:iCs/>
          <w:lang w:val="en-GB"/>
        </w:rPr>
        <w:t>R: A Language and Environment for Statistical Computing. R Foundation for Statistical Computing</w:t>
      </w:r>
      <w:r w:rsidRPr="00C1176F">
        <w:rPr>
          <w:lang w:val="en-GB"/>
        </w:rPr>
        <w:t>. Vienna, Austria.</w:t>
      </w:r>
    </w:p>
    <w:p w14:paraId="608504EA" w14:textId="77777777" w:rsidR="00C1176F" w:rsidRPr="00C1176F" w:rsidRDefault="00C1176F" w:rsidP="00C1176F">
      <w:pPr>
        <w:pStyle w:val="Bibliography"/>
        <w:rPr>
          <w:lang w:val="en-GB"/>
        </w:rPr>
      </w:pPr>
      <w:r w:rsidRPr="00C1176F">
        <w:rPr>
          <w:lang w:val="en-GB"/>
        </w:rPr>
        <w:t xml:space="preserve">Sandblom, E., Clark, T.D., Gräns, A., Ekström, A., Brijs, J., Sundström, L.F., </w:t>
      </w:r>
      <w:r w:rsidRPr="00C1176F">
        <w:rPr>
          <w:i/>
          <w:iCs/>
          <w:lang w:val="en-GB"/>
        </w:rPr>
        <w:t>et al.</w:t>
      </w:r>
      <w:r w:rsidRPr="00C1176F">
        <w:rPr>
          <w:lang w:val="en-GB"/>
        </w:rPr>
        <w:t xml:space="preserve"> (2016). Physiological constraints to climate warming in fish follow principles of plastic floors and concrete ceilings. </w:t>
      </w:r>
      <w:r w:rsidRPr="00C1176F">
        <w:rPr>
          <w:i/>
          <w:iCs/>
          <w:lang w:val="en-GB"/>
        </w:rPr>
        <w:t>Nat Commun</w:t>
      </w:r>
      <w:r w:rsidRPr="00C1176F">
        <w:rPr>
          <w:lang w:val="en-GB"/>
        </w:rPr>
        <w:t>, 7, 11447.</w:t>
      </w:r>
    </w:p>
    <w:p w14:paraId="6A1A794B" w14:textId="77777777" w:rsidR="00C1176F" w:rsidRPr="00C1176F" w:rsidRDefault="00C1176F" w:rsidP="00C1176F">
      <w:pPr>
        <w:pStyle w:val="Bibliography"/>
        <w:rPr>
          <w:lang w:val="en-GB"/>
        </w:rPr>
      </w:pPr>
      <w:r w:rsidRPr="00C1176F">
        <w:rPr>
          <w:lang w:val="en-GB"/>
        </w:rPr>
        <w:t xml:space="preserve">Sandström, O., Neuman, E. &amp; Thoresson, G. (1995). Effects of temperature on life history variables in perch. </w:t>
      </w:r>
      <w:r w:rsidRPr="00C1176F">
        <w:rPr>
          <w:i/>
          <w:iCs/>
          <w:lang w:val="en-GB"/>
        </w:rPr>
        <w:t>Journal of Fish Biology</w:t>
      </w:r>
      <w:r w:rsidRPr="00C1176F">
        <w:rPr>
          <w:lang w:val="en-GB"/>
        </w:rPr>
        <w:t>, 47, 652–670.</w:t>
      </w:r>
    </w:p>
    <w:p w14:paraId="14AC2EDB" w14:textId="77777777" w:rsidR="00C1176F" w:rsidRPr="00C1176F" w:rsidRDefault="00C1176F" w:rsidP="00C1176F">
      <w:pPr>
        <w:pStyle w:val="Bibliography"/>
        <w:rPr>
          <w:lang w:val="en-GB"/>
        </w:rPr>
      </w:pPr>
      <w:r w:rsidRPr="00C1176F">
        <w:rPr>
          <w:lang w:val="en-GB"/>
        </w:rPr>
        <w:lastRenderedPageBreak/>
        <w:t xml:space="preserve">Sheldon, R.W., Sutcliffe, W.H. &amp; Prakash, A. (1973). The Production of Particles in the Surface Waters of the Ocean with Particular Reference to the Sargasso Sea1. </w:t>
      </w:r>
      <w:r w:rsidRPr="00C1176F">
        <w:rPr>
          <w:i/>
          <w:iCs/>
          <w:lang w:val="en-GB"/>
        </w:rPr>
        <w:t>Limnology and Oceanography</w:t>
      </w:r>
      <w:r w:rsidRPr="00C1176F">
        <w:rPr>
          <w:lang w:val="en-GB"/>
        </w:rPr>
        <w:t>, 18, 719–733.</w:t>
      </w:r>
    </w:p>
    <w:p w14:paraId="2C8E3DA9" w14:textId="77777777" w:rsidR="00C1176F" w:rsidRPr="00C1176F" w:rsidRDefault="00C1176F" w:rsidP="00C1176F">
      <w:pPr>
        <w:pStyle w:val="Bibliography"/>
        <w:rPr>
          <w:lang w:val="en-GB"/>
        </w:rPr>
      </w:pPr>
      <w:r w:rsidRPr="00C1176F">
        <w:rPr>
          <w:lang w:val="en-GB"/>
        </w:rPr>
        <w:t xml:space="preserve">Sheridan, J.A. &amp; Bickford, D. (2011). Shrinking body size as an ecological response to climate change. </w:t>
      </w:r>
      <w:r w:rsidRPr="00C1176F">
        <w:rPr>
          <w:i/>
          <w:iCs/>
          <w:lang w:val="en-GB"/>
        </w:rPr>
        <w:t>Nature Climate Change</w:t>
      </w:r>
      <w:r w:rsidRPr="00C1176F">
        <w:rPr>
          <w:lang w:val="en-GB"/>
        </w:rPr>
        <w:t>, 1, 401–406.</w:t>
      </w:r>
    </w:p>
    <w:p w14:paraId="67E0356A" w14:textId="77777777" w:rsidR="00C1176F" w:rsidRPr="00C1176F" w:rsidRDefault="00C1176F" w:rsidP="00C1176F">
      <w:pPr>
        <w:pStyle w:val="Bibliography"/>
        <w:rPr>
          <w:lang w:val="en-GB"/>
        </w:rPr>
      </w:pPr>
      <w:r w:rsidRPr="00C1176F">
        <w:rPr>
          <w:lang w:val="en-GB"/>
        </w:rPr>
        <w:t xml:space="preserve">Thoresson, G. (1996). </w:t>
      </w:r>
      <w:r w:rsidRPr="00C1176F">
        <w:rPr>
          <w:i/>
          <w:iCs/>
          <w:lang w:val="en-GB"/>
        </w:rPr>
        <w:t>Metoder för övervakning av kustfiskbestånd</w:t>
      </w:r>
      <w:r w:rsidRPr="00C1176F">
        <w:rPr>
          <w:lang w:val="en-GB"/>
        </w:rPr>
        <w:t xml:space="preserve"> ( No. 3). Kustrapport. Kustlaboratoriet, Fiskeriverket, Öregrund.</w:t>
      </w:r>
    </w:p>
    <w:p w14:paraId="1F6E061E" w14:textId="77777777" w:rsidR="00C1176F" w:rsidRPr="00C1176F" w:rsidRDefault="00C1176F" w:rsidP="00C1176F">
      <w:pPr>
        <w:pStyle w:val="Bibliography"/>
        <w:rPr>
          <w:lang w:val="en-GB"/>
        </w:rPr>
      </w:pPr>
      <w:r w:rsidRPr="00C1176F">
        <w:rPr>
          <w:lang w:val="en-GB"/>
        </w:rPr>
        <w:t xml:space="preserve">Thorson, J.T., Munch, S.B., Cope, J.M. &amp; Gao, J. (2017). Predicting life history parameters for all fishes worldwide. </w:t>
      </w:r>
      <w:r w:rsidRPr="00C1176F">
        <w:rPr>
          <w:i/>
          <w:iCs/>
          <w:lang w:val="en-GB"/>
        </w:rPr>
        <w:t>Ecological Applications</w:t>
      </w:r>
      <w:r w:rsidRPr="00C1176F">
        <w:rPr>
          <w:lang w:val="en-GB"/>
        </w:rPr>
        <w:t>, 27, 2262–2276.</w:t>
      </w:r>
    </w:p>
    <w:p w14:paraId="5AED61DF" w14:textId="77777777" w:rsidR="00C1176F" w:rsidRPr="00C1176F" w:rsidRDefault="00C1176F" w:rsidP="00C1176F">
      <w:pPr>
        <w:pStyle w:val="Bibliography"/>
        <w:rPr>
          <w:lang w:val="en-GB"/>
        </w:rPr>
      </w:pPr>
      <w:r w:rsidRPr="00C1176F">
        <w:rPr>
          <w:lang w:val="en-GB"/>
        </w:rPr>
        <w:t xml:space="preserve">Ursin, E. (1973). On the prey size preferences of cod and dab. </w:t>
      </w:r>
      <w:r w:rsidRPr="00C1176F">
        <w:rPr>
          <w:i/>
          <w:iCs/>
          <w:lang w:val="en-GB"/>
        </w:rPr>
        <w:t>Meddelelser fra Danmarks Fiskeri-og Havun- dersgelser</w:t>
      </w:r>
      <w:r w:rsidRPr="00C1176F">
        <w:rPr>
          <w:lang w:val="en-GB"/>
        </w:rPr>
        <w:t>, 7:8598.</w:t>
      </w:r>
    </w:p>
    <w:p w14:paraId="5FD091F5" w14:textId="77777777" w:rsidR="00C1176F" w:rsidRPr="00C1176F" w:rsidRDefault="00C1176F" w:rsidP="00C1176F">
      <w:pPr>
        <w:pStyle w:val="Bibliography"/>
        <w:rPr>
          <w:lang w:val="en-GB"/>
        </w:rPr>
      </w:pPr>
      <w:r w:rsidRPr="00C1176F">
        <w:rPr>
          <w:lang w:val="en-GB"/>
        </w:rPr>
        <w:t xml:space="preserve">Vehtari, A., Gabry, J., Magnusson, M., Yao, Y., Bürkner, P., Paananen, T., </w:t>
      </w:r>
      <w:r w:rsidRPr="00C1176F">
        <w:rPr>
          <w:i/>
          <w:iCs/>
          <w:lang w:val="en-GB"/>
        </w:rPr>
        <w:t>et al.</w:t>
      </w:r>
      <w:r w:rsidRPr="00C1176F">
        <w:rPr>
          <w:lang w:val="en-GB"/>
        </w:rPr>
        <w:t xml:space="preserve"> (2020). </w:t>
      </w:r>
      <w:r w:rsidRPr="00C1176F">
        <w:rPr>
          <w:i/>
          <w:iCs/>
          <w:lang w:val="en-GB"/>
        </w:rPr>
        <w:t>loo: Efficient leave-one-out cross-validation and WAIC for Bayesian models.</w:t>
      </w:r>
    </w:p>
    <w:p w14:paraId="5F7C5E0F" w14:textId="77777777" w:rsidR="00C1176F" w:rsidRPr="00C1176F" w:rsidRDefault="00C1176F" w:rsidP="00C1176F">
      <w:pPr>
        <w:pStyle w:val="Bibliography"/>
        <w:rPr>
          <w:lang w:val="en-GB"/>
        </w:rPr>
      </w:pPr>
      <w:r w:rsidRPr="00C1176F">
        <w:rPr>
          <w:lang w:val="en-GB"/>
        </w:rPr>
        <w:t xml:space="preserve">Vehtari, A., Gelman, A. &amp; Gabry, J. (2017). Practical Bayesian model evaluation using leave-one-out cross-validation and WAIC. </w:t>
      </w:r>
      <w:r w:rsidRPr="00C1176F">
        <w:rPr>
          <w:i/>
          <w:iCs/>
          <w:lang w:val="en-GB"/>
        </w:rPr>
        <w:t>Stat Comput</w:t>
      </w:r>
      <w:r w:rsidRPr="00C1176F">
        <w:rPr>
          <w:lang w:val="en-GB"/>
        </w:rPr>
        <w:t>, 27, 1413–1432.</w:t>
      </w:r>
    </w:p>
    <w:p w14:paraId="41316188" w14:textId="77777777" w:rsidR="00C1176F" w:rsidRPr="00C1176F" w:rsidRDefault="00C1176F" w:rsidP="00C1176F">
      <w:pPr>
        <w:pStyle w:val="Bibliography"/>
        <w:rPr>
          <w:lang w:val="en-GB"/>
        </w:rPr>
      </w:pPr>
      <w:r w:rsidRPr="00C1176F">
        <w:rPr>
          <w:lang w:val="en-GB"/>
        </w:rPr>
        <w:t xml:space="preserve">Wang, H.-Y., Shen, S.-F., Chen, Y.-S., Kiang, Y.-K. &amp; Heino, M. (2020). Life histories determine divergent population trends for fishes under climate warming. </w:t>
      </w:r>
      <w:r w:rsidRPr="00C1176F">
        <w:rPr>
          <w:i/>
          <w:iCs/>
          <w:lang w:val="en-GB"/>
        </w:rPr>
        <w:t>Nature Communications</w:t>
      </w:r>
      <w:r w:rsidRPr="00C1176F">
        <w:rPr>
          <w:lang w:val="en-GB"/>
        </w:rPr>
        <w:t>, 11, 4088.</w:t>
      </w:r>
    </w:p>
    <w:p w14:paraId="1E777075" w14:textId="77777777" w:rsidR="00C1176F" w:rsidRPr="00C1176F" w:rsidRDefault="00C1176F" w:rsidP="00C1176F">
      <w:pPr>
        <w:pStyle w:val="Bibliography"/>
        <w:rPr>
          <w:lang w:val="en-GB"/>
        </w:rPr>
      </w:pPr>
      <w:r w:rsidRPr="00C1176F">
        <w:rPr>
          <w:lang w:val="en-GB"/>
        </w:rPr>
        <w:t xml:space="preserve">Wesner, J.S. &amp; Pomeranz, J.P.F. (2021). Choosing priors in Bayesian ecological models by simulating from the prior predictive distribution. </w:t>
      </w:r>
      <w:r w:rsidRPr="00C1176F">
        <w:rPr>
          <w:i/>
          <w:iCs/>
          <w:lang w:val="en-GB"/>
        </w:rPr>
        <w:t>Ecosphere</w:t>
      </w:r>
      <w:r w:rsidRPr="00C1176F">
        <w:rPr>
          <w:lang w:val="en-GB"/>
        </w:rPr>
        <w:t>, 12, e03739.</w:t>
      </w:r>
    </w:p>
    <w:p w14:paraId="6721E802" w14:textId="77777777" w:rsidR="00C1176F" w:rsidRPr="00C1176F" w:rsidRDefault="00C1176F" w:rsidP="00C1176F">
      <w:pPr>
        <w:pStyle w:val="Bibliography"/>
        <w:rPr>
          <w:lang w:val="en-GB"/>
        </w:rPr>
      </w:pPr>
      <w:r w:rsidRPr="00C1176F">
        <w:rPr>
          <w:lang w:val="en-GB"/>
        </w:rPr>
        <w:t xml:space="preserve">White, E.P., Ernest, S.K.M., Kerkhoff, A.J. &amp; Enquist, B.J. (2007). Relationships between body size and abundance in ecology. </w:t>
      </w:r>
      <w:r w:rsidRPr="00C1176F">
        <w:rPr>
          <w:i/>
          <w:iCs/>
          <w:lang w:val="en-GB"/>
        </w:rPr>
        <w:t>Trends in Ecology &amp; Evolution</w:t>
      </w:r>
      <w:r w:rsidRPr="00C1176F">
        <w:rPr>
          <w:lang w:val="en-GB"/>
        </w:rPr>
        <w:t>, 22, 323–330.</w:t>
      </w:r>
    </w:p>
    <w:p w14:paraId="1ACE74B6" w14:textId="77777777" w:rsidR="00C1176F" w:rsidRPr="00C1176F" w:rsidRDefault="00C1176F" w:rsidP="00C1176F">
      <w:pPr>
        <w:pStyle w:val="Bibliography"/>
        <w:rPr>
          <w:lang w:val="en-GB"/>
        </w:rPr>
      </w:pPr>
      <w:r w:rsidRPr="00C1176F">
        <w:rPr>
          <w:lang w:val="en-GB"/>
        </w:rPr>
        <w:t xml:space="preserve">Wickham, H., Averick, M., Bryan, J., Chang, W., D’Agostino McGowan, L., François, R., </w:t>
      </w:r>
      <w:r w:rsidRPr="00C1176F">
        <w:rPr>
          <w:i/>
          <w:iCs/>
          <w:lang w:val="en-GB"/>
        </w:rPr>
        <w:t>et al.</w:t>
      </w:r>
      <w:r w:rsidRPr="00C1176F">
        <w:rPr>
          <w:lang w:val="en-GB"/>
        </w:rPr>
        <w:t xml:space="preserve"> (2019). Welcome to the tidyverse. </w:t>
      </w:r>
      <w:r w:rsidRPr="00C1176F">
        <w:rPr>
          <w:i/>
          <w:iCs/>
          <w:lang w:val="en-GB"/>
        </w:rPr>
        <w:t>Journal of Open Source Software</w:t>
      </w:r>
      <w:r w:rsidRPr="00C1176F">
        <w:rPr>
          <w:lang w:val="en-GB"/>
        </w:rPr>
        <w:t>, 1686.</w:t>
      </w:r>
    </w:p>
    <w:p w14:paraId="7D6037BD" w14:textId="77777777" w:rsidR="00C1176F" w:rsidRPr="00C1176F" w:rsidRDefault="00C1176F" w:rsidP="00C1176F">
      <w:pPr>
        <w:pStyle w:val="Bibliography"/>
        <w:rPr>
          <w:lang w:val="en-GB"/>
        </w:rPr>
      </w:pPr>
      <w:r w:rsidRPr="00C1176F">
        <w:rPr>
          <w:lang w:val="en-GB"/>
        </w:rPr>
        <w:t xml:space="preserve">Yvon‐Durocher, G., Montoya, J.M., Trimmer, M. &amp; Woodward, G. (2011). Warming alters the size spectrum and shifts the distribution of biomass in freshwater ecosystems. </w:t>
      </w:r>
      <w:r w:rsidRPr="00C1176F">
        <w:rPr>
          <w:i/>
          <w:iCs/>
          <w:lang w:val="en-GB"/>
        </w:rPr>
        <w:t>Global Change Biology</w:t>
      </w:r>
      <w:r w:rsidRPr="00C1176F">
        <w:rPr>
          <w:lang w:val="en-GB"/>
        </w:rPr>
        <w:t>, 17, 1681–1694.</w:t>
      </w:r>
    </w:p>
    <w:p w14:paraId="358FA285" w14:textId="57708991"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5"/>
      <w:r w:rsidRPr="005740FE">
        <w:rPr>
          <w:sz w:val="28"/>
          <w:szCs w:val="28"/>
        </w:rPr>
        <w:t>Author Contributions</w:t>
      </w:r>
      <w:commentRangeEnd w:id="15"/>
      <w:r w:rsidR="00451F66">
        <w:rPr>
          <w:rStyle w:val="CommentReference"/>
        </w:rPr>
        <w:commentReference w:id="15"/>
      </w:r>
    </w:p>
    <w:p w14:paraId="1B598FF1" w14:textId="0BC4F34A" w:rsidR="0018125A" w:rsidRPr="005740FE" w:rsidRDefault="00E1424E" w:rsidP="00E1424E">
      <w:pPr>
        <w:spacing w:line="480" w:lineRule="auto"/>
        <w:contextualSpacing/>
        <w:jc w:val="both"/>
      </w:pPr>
      <w:r>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6"/>
      <w:r w:rsidR="00F26127">
        <w:t xml:space="preserve">initial writing </w:t>
      </w:r>
      <w:commentRangeEnd w:id="16"/>
      <w:r w:rsidR="00F13D2D">
        <w:rPr>
          <w:rStyle w:val="CommentReference"/>
        </w:rPr>
        <w:commentReference w:id="16"/>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549CBB" w14:textId="1860219E" w:rsidR="00CB744B" w:rsidRDefault="006147BB" w:rsidP="008F1650">
      <w:pPr>
        <w:spacing w:line="480" w:lineRule="auto"/>
        <w:contextualSpacing/>
        <w:jc w:val="both"/>
        <w:rPr>
          <w:sz w:val="28"/>
          <w:szCs w:val="28"/>
        </w:rPr>
      </w:pPr>
      <w:r>
        <w:rPr>
          <w:sz w:val="28"/>
          <w:szCs w:val="28"/>
        </w:rPr>
        <w:lastRenderedPageBreak/>
        <w:t>Figures</w:t>
      </w:r>
    </w:p>
    <w:p w14:paraId="76F38D83" w14:textId="4FD71732" w:rsidR="004D6602" w:rsidRDefault="00BE6B54" w:rsidP="00BE6B54">
      <w:pPr>
        <w:spacing w:line="480" w:lineRule="auto"/>
        <w:contextualSpacing/>
        <w:jc w:val="center"/>
        <w:rPr>
          <w:sz w:val="28"/>
          <w:szCs w:val="28"/>
        </w:rPr>
      </w:pPr>
      <w:r>
        <w:rPr>
          <w:noProof/>
          <w:sz w:val="28"/>
          <w:szCs w:val="28"/>
        </w:rPr>
        <w:drawing>
          <wp:inline distT="0" distB="0" distL="0" distR="0" wp14:anchorId="09A1AB37" wp14:editId="49DF4374">
            <wp:extent cx="4931652" cy="5511800"/>
            <wp:effectExtent l="0" t="0" r="0" b="0"/>
            <wp:docPr id="4" name="Picture 4"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10;&#10;Description automatically generated"/>
                    <pic:cNvPicPr/>
                  </pic:nvPicPr>
                  <pic:blipFill rotWithShape="1">
                    <a:blip r:embed="rId12" cstate="print">
                      <a:extLst>
                        <a:ext uri="{28A0092B-C50C-407E-A947-70E740481C1C}">
                          <a14:useLocalDpi xmlns:a14="http://schemas.microsoft.com/office/drawing/2010/main" val="0"/>
                        </a:ext>
                      </a:extLst>
                    </a:blip>
                    <a:srcRect l="6739" t="1572" r="7250" b="2297"/>
                    <a:stretch/>
                  </pic:blipFill>
                  <pic:spPr bwMode="auto">
                    <a:xfrm>
                      <a:off x="0" y="0"/>
                      <a:ext cx="4932639" cy="5512903"/>
                    </a:xfrm>
                    <a:prstGeom prst="rect">
                      <a:avLst/>
                    </a:prstGeom>
                    <a:ln>
                      <a:noFill/>
                    </a:ln>
                    <a:extLst>
                      <a:ext uri="{53640926-AAD7-44D8-BBD7-CCE9431645EC}">
                        <a14:shadowObscured xmlns:a14="http://schemas.microsoft.com/office/drawing/2010/main"/>
                      </a:ext>
                    </a:extLst>
                  </pic:spPr>
                </pic:pic>
              </a:graphicData>
            </a:graphic>
          </wp:inline>
        </w:drawing>
      </w:r>
    </w:p>
    <w:p w14:paraId="5839F27F" w14:textId="39A8386D" w:rsidR="004D6602" w:rsidRDefault="007A25E5" w:rsidP="007A25E5">
      <w:pPr>
        <w:spacing w:line="480" w:lineRule="auto"/>
        <w:contextualSpacing/>
        <w:jc w:val="both"/>
        <w:rPr>
          <w:sz w:val="28"/>
          <w:szCs w:val="28"/>
        </w:rPr>
      </w:pPr>
      <w:r w:rsidRPr="00710F74">
        <w:rPr>
          <w:b/>
          <w:bCs/>
          <w:sz w:val="28"/>
          <w:szCs w:val="28"/>
        </w:rPr>
        <w:t>Fig. 1.</w:t>
      </w:r>
      <w:r w:rsidRPr="00241000">
        <w:rPr>
          <w:sz w:val="28"/>
          <w:szCs w:val="28"/>
        </w:rPr>
        <w:t xml:space="preserve"> </w:t>
      </w:r>
      <w:r w:rsidR="00241000" w:rsidRPr="00241000">
        <w:rPr>
          <w:sz w:val="28"/>
          <w:szCs w:val="28"/>
        </w:rPr>
        <w:t xml:space="preserve">Map </w:t>
      </w:r>
      <w:r w:rsidR="00241000">
        <w:rPr>
          <w:sz w:val="28"/>
          <w:szCs w:val="28"/>
        </w:rPr>
        <w:t>of the study area</w:t>
      </w:r>
      <w:r w:rsidR="004C2F35">
        <w:rPr>
          <w:sz w:val="28"/>
          <w:szCs w:val="28"/>
        </w:rPr>
        <w:t xml:space="preserve">, with inset showing the 1 </w:t>
      </w:r>
      <m:oMath>
        <m:r>
          <m:rPr>
            <m:sty m:val="p"/>
          </m:rPr>
          <w:rPr>
            <w:rFonts w:ascii="Cambria Math" w:hAnsi="Cambria Math"/>
            <w:sz w:val="28"/>
            <w:szCs w:val="28"/>
          </w:rPr>
          <m:t>k</m:t>
        </m:r>
        <m:sSup>
          <m:sSupPr>
            <m:ctrlPr>
              <w:rPr>
                <w:rFonts w:ascii="Cambria Math" w:hAnsi="Cambria Math"/>
                <w:iCs/>
                <w:sz w:val="28"/>
                <w:szCs w:val="28"/>
              </w:rPr>
            </m:ctrlPr>
          </m:sSupPr>
          <m:e>
            <m:r>
              <m:rPr>
                <m:sty m:val="p"/>
              </m:rPr>
              <w:rPr>
                <w:rFonts w:ascii="Cambria Math" w:hAnsi="Cambria Math"/>
                <w:sz w:val="28"/>
                <w:szCs w:val="28"/>
              </w:rPr>
              <m:t>m</m:t>
            </m:r>
          </m:e>
          <m:sup>
            <m:r>
              <m:rPr>
                <m:sty m:val="p"/>
              </m:rPr>
              <w:rPr>
                <w:rFonts w:ascii="Cambria Math" w:hAnsi="Cambria Math"/>
                <w:sz w:val="28"/>
                <w:szCs w:val="28"/>
              </w:rPr>
              <m:t>2</m:t>
            </m:r>
          </m:sup>
        </m:sSup>
      </m:oMath>
      <w:r w:rsidR="004C2F35">
        <w:rPr>
          <w:sz w:val="28"/>
          <w:szCs w:val="28"/>
        </w:rPr>
        <w:t xml:space="preserve"> </w:t>
      </w:r>
      <w:r w:rsidR="00940FDD">
        <w:rPr>
          <w:sz w:val="28"/>
          <w:szCs w:val="28"/>
        </w:rPr>
        <w:t>Biotest lake, the reference area, and locations of the cooling water intake and where the warm water outlet enters the Biotest lake</w:t>
      </w:r>
      <w:r w:rsidRPr="007A25E5">
        <w:rPr>
          <w:sz w:val="28"/>
          <w:szCs w:val="28"/>
        </w:rPr>
        <w:t>.</w:t>
      </w:r>
    </w:p>
    <w:p w14:paraId="4B9E0FC5" w14:textId="09CFCD2A" w:rsidR="004D6602" w:rsidRDefault="004D6602" w:rsidP="008F1650">
      <w:pPr>
        <w:spacing w:line="480" w:lineRule="auto"/>
        <w:contextualSpacing/>
        <w:jc w:val="both"/>
        <w:rPr>
          <w:sz w:val="28"/>
          <w:szCs w:val="28"/>
        </w:rPr>
      </w:pPr>
    </w:p>
    <w:p w14:paraId="03FE7A83" w14:textId="54AE942F" w:rsidR="004D6602" w:rsidRDefault="004D6602" w:rsidP="008F1650">
      <w:pPr>
        <w:spacing w:line="480" w:lineRule="auto"/>
        <w:contextualSpacing/>
        <w:jc w:val="both"/>
        <w:rPr>
          <w:sz w:val="28"/>
          <w:szCs w:val="28"/>
        </w:rPr>
      </w:pPr>
    </w:p>
    <w:p w14:paraId="4877A970" w14:textId="31AC09C7" w:rsidR="004D6602" w:rsidRDefault="004D6602" w:rsidP="008F1650">
      <w:pPr>
        <w:spacing w:line="480" w:lineRule="auto"/>
        <w:contextualSpacing/>
        <w:jc w:val="both"/>
        <w:rPr>
          <w:sz w:val="28"/>
          <w:szCs w:val="28"/>
        </w:rPr>
      </w:pPr>
    </w:p>
    <w:p w14:paraId="2FFFD3D6" w14:textId="77777777" w:rsidR="004D6602" w:rsidRDefault="004D6602" w:rsidP="008F1650">
      <w:pPr>
        <w:spacing w:line="480" w:lineRule="auto"/>
        <w:contextualSpacing/>
        <w:jc w:val="both"/>
        <w:rPr>
          <w:sz w:val="28"/>
          <w:szCs w:val="28"/>
        </w:rPr>
      </w:pPr>
    </w:p>
    <w:p w14:paraId="39F72458" w14:textId="34A9AA4B" w:rsidR="0018125A" w:rsidRDefault="00CA3AD9" w:rsidP="009F0085">
      <w:pPr>
        <w:spacing w:line="480" w:lineRule="auto"/>
        <w:contextualSpacing/>
        <w:jc w:val="center"/>
        <w:rPr>
          <w:sz w:val="28"/>
          <w:szCs w:val="28"/>
        </w:rPr>
      </w:pPr>
      <w:r>
        <w:rPr>
          <w:noProof/>
          <w:sz w:val="28"/>
          <w:szCs w:val="28"/>
        </w:rPr>
        <w:lastRenderedPageBreak/>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4BE6127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w:t>
      </w:r>
      <w:r w:rsidR="00290795">
        <w:rPr>
          <w:b/>
          <w:bCs/>
        </w:rPr>
        <w:t>2</w:t>
      </w:r>
      <w:r w:rsidRPr="00777C1E">
        <w:rPr>
          <w:b/>
          <w:bCs/>
        </w:rPr>
        <w:t xml:space="preserve">.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6935E23C" w:rsidR="00D60775" w:rsidRDefault="00D60775" w:rsidP="00061790">
      <w:pPr>
        <w:contextualSpacing/>
        <w:jc w:val="center"/>
        <w:rPr>
          <w:sz w:val="28"/>
          <w:szCs w:val="28"/>
        </w:rPr>
      </w:pPr>
    </w:p>
    <w:p w14:paraId="5334F3F5" w14:textId="06940213" w:rsidR="005E1438" w:rsidRDefault="005E1438" w:rsidP="00061790">
      <w:pPr>
        <w:contextualSpacing/>
        <w:jc w:val="center"/>
        <w:rPr>
          <w:sz w:val="28"/>
          <w:szCs w:val="28"/>
        </w:rPr>
      </w:pPr>
    </w:p>
    <w:p w14:paraId="77203E35" w14:textId="2AFF7702" w:rsidR="005E1438" w:rsidRDefault="005E1438" w:rsidP="00061790">
      <w:pPr>
        <w:contextualSpacing/>
        <w:jc w:val="center"/>
        <w:rPr>
          <w:sz w:val="28"/>
          <w:szCs w:val="28"/>
        </w:rPr>
      </w:pPr>
    </w:p>
    <w:p w14:paraId="25855607" w14:textId="18415F36" w:rsidR="005E1438" w:rsidRDefault="005A0521" w:rsidP="00061790">
      <w:pPr>
        <w:contextualSpacing/>
        <w:jc w:val="center"/>
        <w:rPr>
          <w:sz w:val="28"/>
          <w:szCs w:val="28"/>
        </w:rPr>
      </w:pPr>
      <w:r>
        <w:rPr>
          <w:noProof/>
          <w:sz w:val="28"/>
          <w:szCs w:val="28"/>
        </w:rPr>
        <w:lastRenderedPageBreak/>
        <w:drawing>
          <wp:inline distT="0" distB="0" distL="0" distR="0" wp14:anchorId="1EEE5C7B" wp14:editId="5F007B90">
            <wp:extent cx="5731298" cy="5454502"/>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2412" b="2418"/>
                    <a:stretch/>
                  </pic:blipFill>
                  <pic:spPr bwMode="auto">
                    <a:xfrm>
                      <a:off x="0" y="0"/>
                      <a:ext cx="5731510" cy="5454704"/>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52C1FF29" w:rsidR="00542887" w:rsidRPr="00753B39" w:rsidRDefault="002F6831" w:rsidP="0003007D">
      <w:pPr>
        <w:spacing w:line="480" w:lineRule="auto"/>
        <w:contextualSpacing/>
        <w:jc w:val="both"/>
      </w:pPr>
      <w:r w:rsidRPr="00474536">
        <w:rPr>
          <w:b/>
          <w:bCs/>
        </w:rPr>
        <w:t xml:space="preserve">Fig. </w:t>
      </w:r>
      <w:r w:rsidR="0053187E">
        <w:rPr>
          <w:b/>
          <w:bCs/>
        </w:rPr>
        <w:t>3</w:t>
      </w:r>
      <w:r w:rsidRPr="00474536">
        <w:rPr>
          <w:b/>
          <w:bCs/>
        </w:rPr>
        <w:t>.</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21DDDE03" w:rsidR="00D11106" w:rsidRPr="007B403D" w:rsidRDefault="0090554C" w:rsidP="00551719">
      <w:pPr>
        <w:spacing w:line="480" w:lineRule="auto"/>
        <w:contextualSpacing/>
        <w:jc w:val="both"/>
        <w:rPr>
          <w:color w:val="000000" w:themeColor="text1"/>
        </w:rPr>
      </w:pPr>
      <w:r w:rsidRPr="009A06A4">
        <w:rPr>
          <w:b/>
          <w:bCs/>
        </w:rPr>
        <w:t xml:space="preserve">Fig. </w:t>
      </w:r>
      <w:r w:rsidR="00835540">
        <w:rPr>
          <w:b/>
          <w:bCs/>
        </w:rPr>
        <w:t>4</w:t>
      </w:r>
      <w:r w:rsidRPr="009A06A4">
        <w:rPr>
          <w:b/>
          <w:bCs/>
        </w:rPr>
        <w:t xml:space="preserve">.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3B238D89" w:rsidR="0018125A" w:rsidRPr="00C70CF8" w:rsidRDefault="008576BD" w:rsidP="00004EBC">
      <w:pPr>
        <w:spacing w:line="480" w:lineRule="auto"/>
        <w:contextualSpacing/>
        <w:jc w:val="both"/>
      </w:pPr>
      <w:r w:rsidRPr="00701F3A">
        <w:rPr>
          <w:b/>
          <w:bCs/>
        </w:rPr>
        <w:t xml:space="preserve">Fig. </w:t>
      </w:r>
      <w:r w:rsidR="0022772B">
        <w:rPr>
          <w:b/>
          <w:bCs/>
        </w:rPr>
        <w:t>5</w:t>
      </w:r>
      <w:r w:rsidRPr="00701F3A">
        <w:rPr>
          <w:b/>
          <w:bCs/>
        </w:rPr>
        <w:t xml:space="preserve">.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 xml:space="preserve">Vi har nu 1900, men dessa </w:t>
      </w:r>
      <w:proofErr w:type="spellStart"/>
      <w:r>
        <w:t>räknas</w:t>
      </w:r>
      <w:proofErr w:type="spellEnd"/>
      <w:r>
        <w:t xml:space="preserve"> </w:t>
      </w:r>
      <w:proofErr w:type="spellStart"/>
      <w:r>
        <w:t>inte</w:t>
      </w:r>
      <w:proofErr w:type="spellEnd"/>
      <w:r>
        <w:t xml:space="preserve"> in I word count </w:t>
      </w:r>
      <w:proofErr w:type="spellStart"/>
      <w:r>
        <w:t>på</w:t>
      </w:r>
      <w:proofErr w:type="spellEnd"/>
      <w:r>
        <w:t xml:space="preserve"> 3500 (det </w:t>
      </w:r>
      <w:proofErr w:type="spellStart"/>
      <w:r>
        <w:t>är</w:t>
      </w:r>
      <w:proofErr w:type="spellEnd"/>
      <w:r>
        <w:t xml:space="preserve"> bara intro, </w:t>
      </w:r>
      <w:proofErr w:type="spellStart"/>
      <w:r>
        <w:t>resultat</w:t>
      </w:r>
      <w:proofErr w:type="spellEnd"/>
      <w:r>
        <w:t xml:space="preserve"> </w:t>
      </w:r>
      <w:proofErr w:type="spellStart"/>
      <w:r>
        <w:t>och</w:t>
      </w:r>
      <w:proofErr w:type="spellEnd"/>
      <w:r>
        <w:t xml:space="preserve"> </w:t>
      </w:r>
      <w:proofErr w:type="spellStart"/>
      <w:r>
        <w:t>diskussion</w:t>
      </w:r>
      <w:proofErr w:type="spellEnd"/>
      <w:r>
        <w:t xml:space="preserve"> </w:t>
      </w:r>
      <w:proofErr w:type="spellStart"/>
      <w:r>
        <w:t>som</w:t>
      </w:r>
      <w:proofErr w:type="spellEnd"/>
      <w:r>
        <w:t xml:space="preserve"> </w:t>
      </w:r>
      <w:proofErr w:type="spellStart"/>
      <w:r>
        <w:t>gör</w:t>
      </w:r>
      <w:proofErr w:type="spellEnd"/>
      <w:r>
        <w:t xml:space="preserve"> det).</w:t>
      </w:r>
    </w:p>
  </w:comment>
  <w:comment w:id="11" w:author="Max Lindmark" w:date="2021-10-08T10:35:00Z" w:initials="MOU">
    <w:p w14:paraId="03E087A0" w14:textId="728210FD" w:rsidR="001E3BD3" w:rsidRDefault="001E3BD3">
      <w:pPr>
        <w:pStyle w:val="CommentText"/>
      </w:pPr>
      <w:r>
        <w:rPr>
          <w:rStyle w:val="CommentReference"/>
        </w:rPr>
        <w:annotationRef/>
      </w:r>
      <w:r>
        <w:t>2002 for growth data because of the potential change in age estimation</w:t>
      </w:r>
    </w:p>
  </w:comment>
  <w:comment w:id="12"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 xml:space="preserve">Magnus </w:t>
      </w:r>
      <w:proofErr w:type="spellStart"/>
      <w:r w:rsidRPr="007A7DB9">
        <w:rPr>
          <w:lang w:val="en-GB"/>
        </w:rPr>
        <w:t>Appelberg</w:t>
      </w:r>
      <w:proofErr w:type="spellEnd"/>
      <w:r w:rsidRPr="007A7DB9">
        <w:rPr>
          <w:lang w:val="en-GB"/>
        </w:rPr>
        <w:t xml:space="preserve"> </w:t>
      </w:r>
      <w:proofErr w:type="spellStart"/>
      <w:r w:rsidRPr="007A7DB9">
        <w:rPr>
          <w:lang w:val="en-GB"/>
        </w:rPr>
        <w:t>pers</w:t>
      </w:r>
      <w:proofErr w:type="spellEnd"/>
      <w:r w:rsidRPr="007A7DB9">
        <w:rPr>
          <w:lang w:val="en-GB"/>
        </w:rPr>
        <w:t xml:space="preserve"> comm?</w:t>
      </w:r>
    </w:p>
  </w:comment>
  <w:comment w:id="13" w:author="Max Lindmark" w:date="2021-09-28T13:32:00Z" w:initials="MOU">
    <w:p w14:paraId="45DC89BB" w14:textId="230BC028" w:rsidR="00AC7261" w:rsidRDefault="00AC7261">
      <w:pPr>
        <w:pStyle w:val="CommentText"/>
      </w:pPr>
      <w:r>
        <w:rPr>
          <w:rStyle w:val="CommentReference"/>
        </w:rPr>
        <w:annotationRef/>
      </w:r>
      <w:r>
        <w:t xml:space="preserve">The reason I don’t use alpha and beta or even </w:t>
      </w:r>
      <w:proofErr w:type="spellStart"/>
      <w:r>
        <w:t>alpha_W</w:t>
      </w:r>
      <w:proofErr w:type="spellEnd"/>
      <w:r>
        <w:t xml:space="preserve">, </w:t>
      </w:r>
      <w:proofErr w:type="spellStart"/>
      <w:r>
        <w:t>alpha_C</w:t>
      </w:r>
      <w:proofErr w:type="spellEnd"/>
      <w:r>
        <w:t xml:space="preserve">, is because the interaction term does </w:t>
      </w:r>
      <w:proofErr w:type="gramStart"/>
      <w:r>
        <w:t>no</w:t>
      </w:r>
      <w:proofErr w:type="gramEnd"/>
      <w:r>
        <w:t xml:space="preserve"> correspond to the warm slope directly</w:t>
      </w:r>
    </w:p>
  </w:comment>
  <w:comment w:id="14" w:author="Max Lindmark" w:date="2021-09-29T10:12:00Z" w:initials="MOU">
    <w:p w14:paraId="44E48407" w14:textId="2A866E0A" w:rsidR="00126B9A" w:rsidRDefault="00126B9A">
      <w:pPr>
        <w:pStyle w:val="CommentText"/>
      </w:pPr>
      <w:r>
        <w:rPr>
          <w:rStyle w:val="CommentReference"/>
        </w:rPr>
        <w:annotationRef/>
      </w:r>
      <w:proofErr w:type="spellStart"/>
      <w:r>
        <w:t>Tänker</w:t>
      </w:r>
      <w:proofErr w:type="spellEnd"/>
      <w:r>
        <w:t xml:space="preserve"> processed data </w:t>
      </w:r>
      <w:proofErr w:type="spellStart"/>
      <w:r>
        <w:t>här</w:t>
      </w:r>
      <w:proofErr w:type="spellEnd"/>
      <w:r>
        <w:t xml:space="preserve"> </w:t>
      </w:r>
      <w:proofErr w:type="spellStart"/>
      <w:r>
        <w:t>som</w:t>
      </w:r>
      <w:proofErr w:type="spellEnd"/>
      <w:r>
        <w:t xml:space="preserve"> </w:t>
      </w:r>
      <w:proofErr w:type="spellStart"/>
      <w:r>
        <w:t>går</w:t>
      </w:r>
      <w:proofErr w:type="spellEnd"/>
      <w:r>
        <w:t xml:space="preserve"> </w:t>
      </w:r>
      <w:proofErr w:type="spellStart"/>
      <w:r>
        <w:t>rakt</w:t>
      </w:r>
      <w:proofErr w:type="spellEnd"/>
      <w:r>
        <w:t xml:space="preserve"> in </w:t>
      </w:r>
      <w:proofErr w:type="spellStart"/>
      <w:r>
        <w:t>i</w:t>
      </w:r>
      <w:proofErr w:type="spellEnd"/>
      <w:r>
        <w:t xml:space="preserve"> </w:t>
      </w:r>
      <w:proofErr w:type="spellStart"/>
      <w:r>
        <w:t>analysen</w:t>
      </w:r>
      <w:proofErr w:type="spellEnd"/>
    </w:p>
  </w:comment>
  <w:comment w:id="15" w:author="Max Lindmark" w:date="2021-09-28T16:04:00Z" w:initials="MOU">
    <w:p w14:paraId="406E9D53" w14:textId="5BF85637" w:rsidR="00451F66" w:rsidRDefault="00451F66">
      <w:pPr>
        <w:pStyle w:val="CommentText"/>
      </w:pPr>
      <w:r>
        <w:rPr>
          <w:rStyle w:val="CommentReference"/>
        </w:rPr>
        <w:annotationRef/>
      </w:r>
      <w:proofErr w:type="spellStart"/>
      <w:r>
        <w:t>Låter</w:t>
      </w:r>
      <w:proofErr w:type="spellEnd"/>
      <w:r>
        <w:t xml:space="preserve"> </w:t>
      </w:r>
      <w:proofErr w:type="spellStart"/>
      <w:r>
        <w:t>detta</w:t>
      </w:r>
      <w:proofErr w:type="spellEnd"/>
      <w:r>
        <w:t xml:space="preserve"> OK?</w:t>
      </w:r>
      <w:r w:rsidR="00F75A31">
        <w:t xml:space="preserve"> Det </w:t>
      </w:r>
      <w:proofErr w:type="spellStart"/>
      <w:r w:rsidR="00F75A31">
        <w:t>som</w:t>
      </w:r>
      <w:proofErr w:type="spellEnd"/>
      <w:r w:rsidR="00F75A31">
        <w:t xml:space="preserve"> </w:t>
      </w:r>
      <w:proofErr w:type="spellStart"/>
      <w:r w:rsidR="00F75A31">
        <w:t>är</w:t>
      </w:r>
      <w:proofErr w:type="spellEnd"/>
      <w:r w:rsidR="00F75A31">
        <w:t xml:space="preserve"> lite </w:t>
      </w:r>
      <w:proofErr w:type="spellStart"/>
      <w:r w:rsidR="00F75A31">
        <w:t>klurigt</w:t>
      </w:r>
      <w:proofErr w:type="spellEnd"/>
      <w:r w:rsidR="00F75A31">
        <w:t xml:space="preserve"> </w:t>
      </w:r>
      <w:proofErr w:type="spellStart"/>
      <w:r w:rsidR="00F75A31">
        <w:t>är</w:t>
      </w:r>
      <w:proofErr w:type="spellEnd"/>
      <w:r w:rsidR="00F75A31">
        <w:t xml:space="preserve"> </w:t>
      </w:r>
      <w:proofErr w:type="spellStart"/>
      <w:r w:rsidR="00F75A31">
        <w:t>väl</w:t>
      </w:r>
      <w:proofErr w:type="spellEnd"/>
      <w:r w:rsidR="00F75A31">
        <w:t xml:space="preserve"> </w:t>
      </w:r>
      <w:proofErr w:type="spellStart"/>
      <w:r w:rsidR="00F75A31">
        <w:t>att</w:t>
      </w:r>
      <w:proofErr w:type="spellEnd"/>
      <w:r w:rsidR="00F75A31">
        <w:t xml:space="preserve"> </w:t>
      </w:r>
      <w:proofErr w:type="spellStart"/>
      <w:r w:rsidR="00F75A31">
        <w:t>beskriva</w:t>
      </w:r>
      <w:proofErr w:type="spellEnd"/>
      <w:r w:rsidR="00F75A31">
        <w:t xml:space="preserve"> </w:t>
      </w:r>
      <w:proofErr w:type="spellStart"/>
      <w:r w:rsidR="00F75A31">
        <w:t>hur</w:t>
      </w:r>
      <w:proofErr w:type="spellEnd"/>
      <w:r w:rsidR="00F75A31">
        <w:t xml:space="preserve"> det </w:t>
      </w:r>
      <w:proofErr w:type="spellStart"/>
      <w:r w:rsidR="00F75A31">
        <w:t>bygger</w:t>
      </w:r>
      <w:proofErr w:type="spellEnd"/>
      <w:r w:rsidR="00F75A31">
        <w:t xml:space="preserve"> </w:t>
      </w:r>
      <w:proofErr w:type="spellStart"/>
      <w:r w:rsidR="00F75A31">
        <w:t>på</w:t>
      </w:r>
      <w:proofErr w:type="spellEnd"/>
      <w:r w:rsidR="00F75A31">
        <w:t xml:space="preserve"> </w:t>
      </w:r>
      <w:proofErr w:type="spellStart"/>
      <w:r w:rsidR="00DC7834">
        <w:t>ditt</w:t>
      </w:r>
      <w:proofErr w:type="spellEnd"/>
      <w:r w:rsidR="00DC7834">
        <w:t xml:space="preserve"> </w:t>
      </w:r>
      <w:proofErr w:type="spellStart"/>
      <w:r w:rsidR="00DC7834">
        <w:t>jobb</w:t>
      </w:r>
      <w:proofErr w:type="spellEnd"/>
      <w:r w:rsidR="00DC7834">
        <w:t xml:space="preserve"> </w:t>
      </w:r>
      <w:proofErr w:type="spellStart"/>
      <w:r w:rsidR="00F75A31">
        <w:t>Malin</w:t>
      </w:r>
      <w:proofErr w:type="spellEnd"/>
      <w:r w:rsidR="00A7559F">
        <w:t xml:space="preserve"> </w:t>
      </w:r>
      <w:proofErr w:type="spellStart"/>
      <w:r w:rsidR="00A7559F">
        <w:t>utan</w:t>
      </w:r>
      <w:proofErr w:type="spellEnd"/>
      <w:r w:rsidR="00A7559F">
        <w:t xml:space="preserve"> </w:t>
      </w:r>
      <w:proofErr w:type="spellStart"/>
      <w:r w:rsidR="00A7559F">
        <w:t>att</w:t>
      </w:r>
      <w:proofErr w:type="spellEnd"/>
      <w:r w:rsidR="00A7559F">
        <w:t xml:space="preserve"> det ska </w:t>
      </w:r>
      <w:proofErr w:type="spellStart"/>
      <w:r w:rsidR="00DC7834">
        <w:t>låta</w:t>
      </w:r>
      <w:proofErr w:type="spellEnd"/>
      <w:r w:rsidR="00DC7834">
        <w:t xml:space="preserve"> </w:t>
      </w:r>
      <w:proofErr w:type="spellStart"/>
      <w:r w:rsidR="00DC7834">
        <w:t>som</w:t>
      </w:r>
      <w:proofErr w:type="spellEnd"/>
      <w:r w:rsidR="00DC7834">
        <w:t xml:space="preserve"> </w:t>
      </w:r>
      <w:proofErr w:type="spellStart"/>
      <w:r w:rsidR="00A7559F">
        <w:t>att</w:t>
      </w:r>
      <w:proofErr w:type="spellEnd"/>
      <w:r w:rsidR="00A7559F">
        <w:t xml:space="preserve"> </w:t>
      </w:r>
      <w:r w:rsidR="00F13D2D">
        <w:t xml:space="preserve">de </w:t>
      </w:r>
      <w:proofErr w:type="spellStart"/>
      <w:r w:rsidR="00F13D2D">
        <w:t>slutgiltiga</w:t>
      </w:r>
      <w:proofErr w:type="spellEnd"/>
      <w:r w:rsidR="00F13D2D">
        <w:t xml:space="preserve"> </w:t>
      </w:r>
      <w:proofErr w:type="spellStart"/>
      <w:r w:rsidR="00F13D2D">
        <w:t>skripten</w:t>
      </w:r>
      <w:proofErr w:type="spellEnd"/>
      <w:r w:rsidR="00F13D2D">
        <w:t xml:space="preserve"> </w:t>
      </w:r>
      <w:proofErr w:type="spellStart"/>
      <w:r w:rsidR="00F13D2D">
        <w:t>och</w:t>
      </w:r>
      <w:proofErr w:type="spellEnd"/>
      <w:r w:rsidR="00F13D2D">
        <w:t xml:space="preserve"> </w:t>
      </w:r>
      <w:proofErr w:type="spellStart"/>
      <w:r w:rsidR="00F13D2D">
        <w:t>analyserna</w:t>
      </w:r>
      <w:proofErr w:type="spellEnd"/>
      <w:r w:rsidR="00F13D2D">
        <w:t xml:space="preserve"> </w:t>
      </w:r>
      <w:proofErr w:type="spellStart"/>
      <w:r w:rsidR="00F13D2D">
        <w:t>skrevs</w:t>
      </w:r>
      <w:proofErr w:type="spellEnd"/>
      <w:r w:rsidR="00F13D2D">
        <w:t xml:space="preserve"> </w:t>
      </w:r>
      <w:proofErr w:type="spellStart"/>
      <w:r w:rsidR="00F13D2D">
        <w:t>inom</w:t>
      </w:r>
      <w:proofErr w:type="spellEnd"/>
      <w:r w:rsidR="00F13D2D">
        <w:t xml:space="preserve"> </w:t>
      </w:r>
      <w:proofErr w:type="spellStart"/>
      <w:r w:rsidR="00F13D2D">
        <w:t>exjobbet</w:t>
      </w:r>
      <w:proofErr w:type="spellEnd"/>
      <w:r w:rsidR="00F13D2D">
        <w:t xml:space="preserve">, </w:t>
      </w:r>
      <w:proofErr w:type="spellStart"/>
      <w:r w:rsidR="00F13D2D">
        <w:t>samt</w:t>
      </w:r>
      <w:proofErr w:type="spellEnd"/>
      <w:r w:rsidR="00F13D2D">
        <w:t xml:space="preserve"> </w:t>
      </w:r>
      <w:proofErr w:type="spellStart"/>
      <w:r w:rsidR="00F13D2D">
        <w:t>hur</w:t>
      </w:r>
      <w:proofErr w:type="spellEnd"/>
      <w:r w:rsidR="00F13D2D">
        <w:t xml:space="preserve"> vi ska </w:t>
      </w:r>
      <w:proofErr w:type="spellStart"/>
      <w:r w:rsidR="00F13D2D">
        <w:t>få</w:t>
      </w:r>
      <w:proofErr w:type="spellEnd"/>
      <w:r w:rsidR="00F13D2D">
        <w:t xml:space="preserve"> till din input Anna </w:t>
      </w:r>
      <w:proofErr w:type="spellStart"/>
      <w:r w:rsidR="00F13D2D">
        <w:t>som</w:t>
      </w:r>
      <w:proofErr w:type="spellEnd"/>
      <w:r w:rsidR="00F13D2D">
        <w:t xml:space="preserve"> </w:t>
      </w:r>
      <w:proofErr w:type="spellStart"/>
      <w:r w:rsidR="00F13D2D">
        <w:t>sträcker</w:t>
      </w:r>
      <w:proofErr w:type="spellEnd"/>
      <w:r w:rsidR="00F13D2D">
        <w:t xml:space="preserve"> sig </w:t>
      </w:r>
      <w:proofErr w:type="spellStart"/>
      <w:r w:rsidR="00F13D2D">
        <w:t>över</w:t>
      </w:r>
      <w:proofErr w:type="spellEnd"/>
      <w:r w:rsidR="00F13D2D">
        <w:t xml:space="preserve"> </w:t>
      </w:r>
      <w:proofErr w:type="spellStart"/>
      <w:r w:rsidR="00F13D2D">
        <w:t>allt</w:t>
      </w:r>
      <w:proofErr w:type="spellEnd"/>
      <w:r w:rsidR="00F13D2D">
        <w:t xml:space="preserve"> </w:t>
      </w:r>
      <w:proofErr w:type="spellStart"/>
      <w:r w:rsidR="00F13D2D">
        <w:t>utan</w:t>
      </w:r>
      <w:proofErr w:type="spellEnd"/>
      <w:r w:rsidR="00F13D2D">
        <w:t xml:space="preserve"> </w:t>
      </w:r>
      <w:proofErr w:type="spellStart"/>
      <w:r w:rsidR="00F13D2D">
        <w:t>att</w:t>
      </w:r>
      <w:proofErr w:type="spellEnd"/>
      <w:r w:rsidR="00F13D2D">
        <w:t xml:space="preserve"> ha </w:t>
      </w:r>
      <w:proofErr w:type="spellStart"/>
      <w:r w:rsidR="00F13D2D">
        <w:t>en</w:t>
      </w:r>
      <w:proofErr w:type="spellEnd"/>
      <w:r w:rsidR="00F13D2D">
        <w:t xml:space="preserve"> </w:t>
      </w:r>
      <w:proofErr w:type="spellStart"/>
      <w:r w:rsidR="00F13D2D">
        <w:t>ledande</w:t>
      </w:r>
      <w:proofErr w:type="spellEnd"/>
      <w:r w:rsidR="00F13D2D">
        <w:t xml:space="preserve"> roll </w:t>
      </w:r>
      <w:proofErr w:type="spellStart"/>
      <w:r w:rsidR="00F13D2D">
        <w:t>på</w:t>
      </w:r>
      <w:proofErr w:type="spellEnd"/>
      <w:r w:rsidR="00F13D2D">
        <w:t xml:space="preserve"> </w:t>
      </w:r>
      <w:proofErr w:type="spellStart"/>
      <w:r w:rsidR="00F13D2D">
        <w:t>någon</w:t>
      </w:r>
      <w:proofErr w:type="spellEnd"/>
      <w:r w:rsidR="00F13D2D">
        <w:t xml:space="preserve"> av </w:t>
      </w:r>
      <w:proofErr w:type="spellStart"/>
      <w:r w:rsidR="00F13D2D">
        <w:t>delarna</w:t>
      </w:r>
      <w:proofErr w:type="spellEnd"/>
      <w:r w:rsidR="00F13D2D">
        <w:t xml:space="preserve"> jag </w:t>
      </w:r>
      <w:proofErr w:type="spellStart"/>
      <w:r w:rsidR="00F13D2D">
        <w:t>nämnt</w:t>
      </w:r>
      <w:proofErr w:type="spellEnd"/>
      <w:r w:rsidR="00F13D2D">
        <w:t>.</w:t>
      </w:r>
    </w:p>
  </w:comment>
  <w:comment w:id="16" w:author="Max Lindmark" w:date="2021-09-28T16:08:00Z" w:initials="MOU">
    <w:p w14:paraId="61106507" w14:textId="05730231" w:rsidR="00F13D2D" w:rsidRDefault="00F13D2D">
      <w:pPr>
        <w:pStyle w:val="CommentText"/>
      </w:pPr>
      <w:r>
        <w:rPr>
          <w:rStyle w:val="CommentReference"/>
        </w:rPr>
        <w:annotationRef/>
      </w:r>
      <w:proofErr w:type="spellStart"/>
      <w:r>
        <w:t>Här</w:t>
      </w:r>
      <w:proofErr w:type="spellEnd"/>
      <w:r>
        <w:t xml:space="preserve"> </w:t>
      </w:r>
      <w:proofErr w:type="spellStart"/>
      <w:r>
        <w:t>menar</w:t>
      </w:r>
      <w:proofErr w:type="spellEnd"/>
      <w:r>
        <w:t xml:space="preserve"> jag </w:t>
      </w:r>
      <w:proofErr w:type="spellStart"/>
      <w:r>
        <w:t>då</w:t>
      </w:r>
      <w:proofErr w:type="spellEnd"/>
      <w:r>
        <w:t xml:space="preserve"> </w:t>
      </w:r>
      <w:proofErr w:type="spellStart"/>
      <w:r>
        <w:t>uppsatsen</w:t>
      </w:r>
      <w:proofErr w:type="spellEnd"/>
      <w:r>
        <w:t xml:space="preserve"> </w:t>
      </w:r>
      <w:proofErr w:type="spellStart"/>
      <w:r>
        <w:t>samt</w:t>
      </w:r>
      <w:proofErr w:type="spellEnd"/>
      <w:r>
        <w:t xml:space="preserve"> </w:t>
      </w:r>
      <w:proofErr w:type="spellStart"/>
      <w:r>
        <w:t>första</w:t>
      </w:r>
      <w:proofErr w:type="spellEnd"/>
      <w:r>
        <w:t xml:space="preserve"> </w:t>
      </w:r>
      <w:proofErr w:type="spellStart"/>
      <w:r>
        <w:t>draften</w:t>
      </w:r>
      <w:proofErr w:type="spellEnd"/>
      <w:r>
        <w:t xml:space="preserve"> av </w:t>
      </w:r>
      <w:proofErr w:type="spellStart"/>
      <w:r>
        <w:t>ms’et</w:t>
      </w:r>
      <w:proofErr w:type="spellEnd"/>
      <w:r>
        <w:t xml:space="preserve"> </w:t>
      </w:r>
      <w:proofErr w:type="spellStart"/>
      <w:r>
        <w:t>som</w:t>
      </w:r>
      <w:proofErr w:type="spellEnd"/>
      <w:r>
        <w:t xml:space="preserve"> </w:t>
      </w:r>
      <w:proofErr w:type="spellStart"/>
      <w:r>
        <w:t>ändå</w:t>
      </w:r>
      <w:proofErr w:type="spellEnd"/>
      <w:r>
        <w:t xml:space="preserve"> </w:t>
      </w:r>
      <w:proofErr w:type="spellStart"/>
      <w:r>
        <w:t>är</w:t>
      </w:r>
      <w:proofErr w:type="spellEnd"/>
      <w:r>
        <w:t xml:space="preserve"> </w:t>
      </w:r>
      <w:proofErr w:type="spellStart"/>
      <w:r>
        <w:t>ganska</w:t>
      </w:r>
      <w:proofErr w:type="spellEnd"/>
      <w:r>
        <w:t xml:space="preserve"> </w:t>
      </w:r>
      <w:proofErr w:type="spellStart"/>
      <w:r>
        <w:t>olika</w:t>
      </w:r>
      <w:proofErr w:type="spellEnd"/>
      <w:r>
        <w:t xml:space="preserve"> </w:t>
      </w:r>
      <w:proofErr w:type="spellStart"/>
      <w:r>
        <w:t>varandr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03E087A0"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50A9D69" w16cex:dateUtc="2021-10-08T08:35: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03E087A0" w16cid:durableId="250A9D6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6750E" w14:textId="77777777" w:rsidR="00EE641B" w:rsidRDefault="00EE641B" w:rsidP="00807D3F">
      <w:r>
        <w:separator/>
      </w:r>
    </w:p>
  </w:endnote>
  <w:endnote w:type="continuationSeparator" w:id="0">
    <w:p w14:paraId="330B1AB4" w14:textId="77777777" w:rsidR="00EE641B" w:rsidRDefault="00EE641B"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2EFCB" w14:textId="77777777" w:rsidR="00EE641B" w:rsidRDefault="00EE641B" w:rsidP="00807D3F">
      <w:r>
        <w:separator/>
      </w:r>
    </w:p>
  </w:footnote>
  <w:footnote w:type="continuationSeparator" w:id="0">
    <w:p w14:paraId="35ACA3B8" w14:textId="77777777" w:rsidR="00EE641B" w:rsidRDefault="00EE641B"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0961"/>
    <w:rsid w:val="0000125B"/>
    <w:rsid w:val="000017C0"/>
    <w:rsid w:val="00001F82"/>
    <w:rsid w:val="0000232A"/>
    <w:rsid w:val="0000278B"/>
    <w:rsid w:val="000034DA"/>
    <w:rsid w:val="00004D7C"/>
    <w:rsid w:val="00004E75"/>
    <w:rsid w:val="00004EBC"/>
    <w:rsid w:val="000056F0"/>
    <w:rsid w:val="00005890"/>
    <w:rsid w:val="000061B0"/>
    <w:rsid w:val="00006990"/>
    <w:rsid w:val="00007B1E"/>
    <w:rsid w:val="00007DD9"/>
    <w:rsid w:val="00010849"/>
    <w:rsid w:val="00010F00"/>
    <w:rsid w:val="000118B4"/>
    <w:rsid w:val="0001218F"/>
    <w:rsid w:val="00012BFF"/>
    <w:rsid w:val="000131E8"/>
    <w:rsid w:val="000132A1"/>
    <w:rsid w:val="00014345"/>
    <w:rsid w:val="00014420"/>
    <w:rsid w:val="00014BDA"/>
    <w:rsid w:val="00014D8B"/>
    <w:rsid w:val="000150F9"/>
    <w:rsid w:val="00015767"/>
    <w:rsid w:val="00015B8F"/>
    <w:rsid w:val="00015D51"/>
    <w:rsid w:val="00015FB4"/>
    <w:rsid w:val="00015FC4"/>
    <w:rsid w:val="00016806"/>
    <w:rsid w:val="00017FFD"/>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6425"/>
    <w:rsid w:val="00037149"/>
    <w:rsid w:val="00037B28"/>
    <w:rsid w:val="000403C3"/>
    <w:rsid w:val="0004127B"/>
    <w:rsid w:val="000416D3"/>
    <w:rsid w:val="00041F91"/>
    <w:rsid w:val="0004278B"/>
    <w:rsid w:val="000427D8"/>
    <w:rsid w:val="00042A2A"/>
    <w:rsid w:val="00042EDD"/>
    <w:rsid w:val="00042FFE"/>
    <w:rsid w:val="000433A8"/>
    <w:rsid w:val="00043945"/>
    <w:rsid w:val="00043C27"/>
    <w:rsid w:val="00044024"/>
    <w:rsid w:val="0004403E"/>
    <w:rsid w:val="000446F1"/>
    <w:rsid w:val="00044ACE"/>
    <w:rsid w:val="00044B60"/>
    <w:rsid w:val="0004658F"/>
    <w:rsid w:val="0005020F"/>
    <w:rsid w:val="00053B08"/>
    <w:rsid w:val="00053BAB"/>
    <w:rsid w:val="00054300"/>
    <w:rsid w:val="00054F1D"/>
    <w:rsid w:val="00056066"/>
    <w:rsid w:val="00056297"/>
    <w:rsid w:val="00056B9C"/>
    <w:rsid w:val="000573F2"/>
    <w:rsid w:val="0005792A"/>
    <w:rsid w:val="000600C1"/>
    <w:rsid w:val="000605E9"/>
    <w:rsid w:val="00060907"/>
    <w:rsid w:val="00060EE4"/>
    <w:rsid w:val="00061790"/>
    <w:rsid w:val="000627CA"/>
    <w:rsid w:val="00062D45"/>
    <w:rsid w:val="00062D5E"/>
    <w:rsid w:val="00063FA8"/>
    <w:rsid w:val="00064D57"/>
    <w:rsid w:val="00065818"/>
    <w:rsid w:val="000663E9"/>
    <w:rsid w:val="000673C1"/>
    <w:rsid w:val="000675C2"/>
    <w:rsid w:val="00067D1C"/>
    <w:rsid w:val="000704EA"/>
    <w:rsid w:val="00072738"/>
    <w:rsid w:val="00072C27"/>
    <w:rsid w:val="00072DED"/>
    <w:rsid w:val="0007315D"/>
    <w:rsid w:val="00073D79"/>
    <w:rsid w:val="0007438A"/>
    <w:rsid w:val="00074649"/>
    <w:rsid w:val="0007506F"/>
    <w:rsid w:val="00075970"/>
    <w:rsid w:val="00075C54"/>
    <w:rsid w:val="0007697F"/>
    <w:rsid w:val="00076AAC"/>
    <w:rsid w:val="00077454"/>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245"/>
    <w:rsid w:val="00090312"/>
    <w:rsid w:val="0009046E"/>
    <w:rsid w:val="0009087E"/>
    <w:rsid w:val="00090FE7"/>
    <w:rsid w:val="00092218"/>
    <w:rsid w:val="000928A8"/>
    <w:rsid w:val="00094409"/>
    <w:rsid w:val="00095D1E"/>
    <w:rsid w:val="00096E65"/>
    <w:rsid w:val="00097274"/>
    <w:rsid w:val="000972FE"/>
    <w:rsid w:val="00097509"/>
    <w:rsid w:val="00097C9A"/>
    <w:rsid w:val="00097F0A"/>
    <w:rsid w:val="000A06B2"/>
    <w:rsid w:val="000A0BC4"/>
    <w:rsid w:val="000A17A6"/>
    <w:rsid w:val="000A1ACA"/>
    <w:rsid w:val="000A24E7"/>
    <w:rsid w:val="000A28DD"/>
    <w:rsid w:val="000A2D31"/>
    <w:rsid w:val="000A2F74"/>
    <w:rsid w:val="000A320A"/>
    <w:rsid w:val="000A3321"/>
    <w:rsid w:val="000A47F1"/>
    <w:rsid w:val="000A4AA6"/>
    <w:rsid w:val="000A4FF8"/>
    <w:rsid w:val="000A5ABD"/>
    <w:rsid w:val="000A61E6"/>
    <w:rsid w:val="000A6901"/>
    <w:rsid w:val="000A7BB8"/>
    <w:rsid w:val="000A7F58"/>
    <w:rsid w:val="000B0DAF"/>
    <w:rsid w:val="000B0E47"/>
    <w:rsid w:val="000B0FB5"/>
    <w:rsid w:val="000B1B6D"/>
    <w:rsid w:val="000B248A"/>
    <w:rsid w:val="000B2665"/>
    <w:rsid w:val="000B281A"/>
    <w:rsid w:val="000B3073"/>
    <w:rsid w:val="000B3C28"/>
    <w:rsid w:val="000B4EC8"/>
    <w:rsid w:val="000B546E"/>
    <w:rsid w:val="000B56D5"/>
    <w:rsid w:val="000B61AB"/>
    <w:rsid w:val="000B6205"/>
    <w:rsid w:val="000B67B6"/>
    <w:rsid w:val="000B6DC9"/>
    <w:rsid w:val="000C042A"/>
    <w:rsid w:val="000C0537"/>
    <w:rsid w:val="000C1099"/>
    <w:rsid w:val="000C12DA"/>
    <w:rsid w:val="000C19B8"/>
    <w:rsid w:val="000C3A90"/>
    <w:rsid w:val="000C4E5A"/>
    <w:rsid w:val="000C5F74"/>
    <w:rsid w:val="000C6A47"/>
    <w:rsid w:val="000C6D68"/>
    <w:rsid w:val="000C789E"/>
    <w:rsid w:val="000D00AA"/>
    <w:rsid w:val="000D15BE"/>
    <w:rsid w:val="000D1763"/>
    <w:rsid w:val="000D181F"/>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6F5"/>
    <w:rsid w:val="000E09D5"/>
    <w:rsid w:val="000E0BAA"/>
    <w:rsid w:val="000E0C47"/>
    <w:rsid w:val="000E14A6"/>
    <w:rsid w:val="000E19F4"/>
    <w:rsid w:val="000E28EC"/>
    <w:rsid w:val="000E3037"/>
    <w:rsid w:val="000E3AA6"/>
    <w:rsid w:val="000E42A1"/>
    <w:rsid w:val="000E4411"/>
    <w:rsid w:val="000E48DD"/>
    <w:rsid w:val="000E5653"/>
    <w:rsid w:val="000E70A1"/>
    <w:rsid w:val="000E7269"/>
    <w:rsid w:val="000E7E32"/>
    <w:rsid w:val="000F01A5"/>
    <w:rsid w:val="000F0D06"/>
    <w:rsid w:val="000F0E66"/>
    <w:rsid w:val="000F0EF1"/>
    <w:rsid w:val="000F14C6"/>
    <w:rsid w:val="000F1B6A"/>
    <w:rsid w:val="000F1D13"/>
    <w:rsid w:val="000F2907"/>
    <w:rsid w:val="000F2AB3"/>
    <w:rsid w:val="000F2BF7"/>
    <w:rsid w:val="000F2D26"/>
    <w:rsid w:val="000F2DD4"/>
    <w:rsid w:val="000F3510"/>
    <w:rsid w:val="000F3A17"/>
    <w:rsid w:val="000F477D"/>
    <w:rsid w:val="000F59E8"/>
    <w:rsid w:val="000F5BCE"/>
    <w:rsid w:val="000F6418"/>
    <w:rsid w:val="000F6B38"/>
    <w:rsid w:val="000F6D80"/>
    <w:rsid w:val="000F7290"/>
    <w:rsid w:val="000F776A"/>
    <w:rsid w:val="000F7D1C"/>
    <w:rsid w:val="000F7D2F"/>
    <w:rsid w:val="00100B55"/>
    <w:rsid w:val="001012F5"/>
    <w:rsid w:val="00101372"/>
    <w:rsid w:val="001015E9"/>
    <w:rsid w:val="00102628"/>
    <w:rsid w:val="00102E86"/>
    <w:rsid w:val="001036C6"/>
    <w:rsid w:val="0010377C"/>
    <w:rsid w:val="00103FBF"/>
    <w:rsid w:val="00104479"/>
    <w:rsid w:val="00106286"/>
    <w:rsid w:val="001071BA"/>
    <w:rsid w:val="0011002C"/>
    <w:rsid w:val="00110E6C"/>
    <w:rsid w:val="00111143"/>
    <w:rsid w:val="00111788"/>
    <w:rsid w:val="00111D2A"/>
    <w:rsid w:val="00111E80"/>
    <w:rsid w:val="00113663"/>
    <w:rsid w:val="0011386F"/>
    <w:rsid w:val="00114A8B"/>
    <w:rsid w:val="001150AE"/>
    <w:rsid w:val="001154C3"/>
    <w:rsid w:val="00115C13"/>
    <w:rsid w:val="00115CAB"/>
    <w:rsid w:val="00116D4E"/>
    <w:rsid w:val="00116FBB"/>
    <w:rsid w:val="00117127"/>
    <w:rsid w:val="0011753A"/>
    <w:rsid w:val="00117E90"/>
    <w:rsid w:val="0012049C"/>
    <w:rsid w:val="00120667"/>
    <w:rsid w:val="00120DFD"/>
    <w:rsid w:val="001219F5"/>
    <w:rsid w:val="001225F4"/>
    <w:rsid w:val="001226ED"/>
    <w:rsid w:val="00122BE9"/>
    <w:rsid w:val="00122DD5"/>
    <w:rsid w:val="00122E2D"/>
    <w:rsid w:val="00122FDB"/>
    <w:rsid w:val="001235DD"/>
    <w:rsid w:val="00123892"/>
    <w:rsid w:val="00123EDC"/>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0C0"/>
    <w:rsid w:val="001401B1"/>
    <w:rsid w:val="001405BF"/>
    <w:rsid w:val="001408F1"/>
    <w:rsid w:val="0014139A"/>
    <w:rsid w:val="00141AE4"/>
    <w:rsid w:val="00143C8B"/>
    <w:rsid w:val="00143E80"/>
    <w:rsid w:val="00144942"/>
    <w:rsid w:val="00145815"/>
    <w:rsid w:val="00145C33"/>
    <w:rsid w:val="0014737B"/>
    <w:rsid w:val="00150201"/>
    <w:rsid w:val="00150381"/>
    <w:rsid w:val="0015060B"/>
    <w:rsid w:val="00150D3D"/>
    <w:rsid w:val="00151979"/>
    <w:rsid w:val="00152820"/>
    <w:rsid w:val="00153131"/>
    <w:rsid w:val="00153615"/>
    <w:rsid w:val="00153EE2"/>
    <w:rsid w:val="00154730"/>
    <w:rsid w:val="00154D9C"/>
    <w:rsid w:val="00155B02"/>
    <w:rsid w:val="00155C16"/>
    <w:rsid w:val="00155C52"/>
    <w:rsid w:val="001569B0"/>
    <w:rsid w:val="00160D53"/>
    <w:rsid w:val="001611DC"/>
    <w:rsid w:val="0016256C"/>
    <w:rsid w:val="00162A7C"/>
    <w:rsid w:val="001634A6"/>
    <w:rsid w:val="0016445E"/>
    <w:rsid w:val="00164609"/>
    <w:rsid w:val="00164D2B"/>
    <w:rsid w:val="00164E25"/>
    <w:rsid w:val="0016564E"/>
    <w:rsid w:val="00165C0A"/>
    <w:rsid w:val="001704FB"/>
    <w:rsid w:val="00170901"/>
    <w:rsid w:val="0017148A"/>
    <w:rsid w:val="00171A55"/>
    <w:rsid w:val="00171C09"/>
    <w:rsid w:val="0017217B"/>
    <w:rsid w:val="00172A46"/>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3C5"/>
    <w:rsid w:val="00184BD6"/>
    <w:rsid w:val="00185132"/>
    <w:rsid w:val="00185F6A"/>
    <w:rsid w:val="001866CF"/>
    <w:rsid w:val="00186A16"/>
    <w:rsid w:val="001876B8"/>
    <w:rsid w:val="001879B6"/>
    <w:rsid w:val="00187AF9"/>
    <w:rsid w:val="00187EEF"/>
    <w:rsid w:val="00190B11"/>
    <w:rsid w:val="00190C62"/>
    <w:rsid w:val="00192177"/>
    <w:rsid w:val="00192654"/>
    <w:rsid w:val="001930DA"/>
    <w:rsid w:val="00193EBA"/>
    <w:rsid w:val="001956AB"/>
    <w:rsid w:val="00195A12"/>
    <w:rsid w:val="00195C4E"/>
    <w:rsid w:val="00196D8F"/>
    <w:rsid w:val="00196E20"/>
    <w:rsid w:val="001A1340"/>
    <w:rsid w:val="001A16AF"/>
    <w:rsid w:val="001A21C3"/>
    <w:rsid w:val="001A23C3"/>
    <w:rsid w:val="001A3CF3"/>
    <w:rsid w:val="001A4634"/>
    <w:rsid w:val="001A46F1"/>
    <w:rsid w:val="001A4B95"/>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910"/>
    <w:rsid w:val="001B5C37"/>
    <w:rsid w:val="001B6959"/>
    <w:rsid w:val="001B6CA3"/>
    <w:rsid w:val="001B7C6C"/>
    <w:rsid w:val="001C12FD"/>
    <w:rsid w:val="001C165F"/>
    <w:rsid w:val="001C1E82"/>
    <w:rsid w:val="001C1F1F"/>
    <w:rsid w:val="001C2607"/>
    <w:rsid w:val="001C2E5F"/>
    <w:rsid w:val="001C3016"/>
    <w:rsid w:val="001C42E1"/>
    <w:rsid w:val="001C4510"/>
    <w:rsid w:val="001C45A6"/>
    <w:rsid w:val="001C47CB"/>
    <w:rsid w:val="001C48C0"/>
    <w:rsid w:val="001C5227"/>
    <w:rsid w:val="001C5A98"/>
    <w:rsid w:val="001C5D6E"/>
    <w:rsid w:val="001C630C"/>
    <w:rsid w:val="001C6A48"/>
    <w:rsid w:val="001C774A"/>
    <w:rsid w:val="001C7931"/>
    <w:rsid w:val="001C7ED8"/>
    <w:rsid w:val="001D0CAC"/>
    <w:rsid w:val="001D0FA5"/>
    <w:rsid w:val="001D1289"/>
    <w:rsid w:val="001D1724"/>
    <w:rsid w:val="001D1C47"/>
    <w:rsid w:val="001D1F0B"/>
    <w:rsid w:val="001D2B5F"/>
    <w:rsid w:val="001D3A99"/>
    <w:rsid w:val="001D3F76"/>
    <w:rsid w:val="001D4149"/>
    <w:rsid w:val="001D4177"/>
    <w:rsid w:val="001D445C"/>
    <w:rsid w:val="001D4E77"/>
    <w:rsid w:val="001D5384"/>
    <w:rsid w:val="001D6290"/>
    <w:rsid w:val="001D6C5C"/>
    <w:rsid w:val="001D6FB3"/>
    <w:rsid w:val="001E09E9"/>
    <w:rsid w:val="001E0C01"/>
    <w:rsid w:val="001E1C5B"/>
    <w:rsid w:val="001E2580"/>
    <w:rsid w:val="001E288F"/>
    <w:rsid w:val="001E28F0"/>
    <w:rsid w:val="001E29FD"/>
    <w:rsid w:val="001E2DEE"/>
    <w:rsid w:val="001E3030"/>
    <w:rsid w:val="001E3A94"/>
    <w:rsid w:val="001E3BD3"/>
    <w:rsid w:val="001E4489"/>
    <w:rsid w:val="001E486A"/>
    <w:rsid w:val="001E4BEA"/>
    <w:rsid w:val="001E500C"/>
    <w:rsid w:val="001E5A8E"/>
    <w:rsid w:val="001E6DEB"/>
    <w:rsid w:val="001E7A2D"/>
    <w:rsid w:val="001F0118"/>
    <w:rsid w:val="001F0BCF"/>
    <w:rsid w:val="001F0E21"/>
    <w:rsid w:val="001F0E3D"/>
    <w:rsid w:val="001F14B0"/>
    <w:rsid w:val="001F1FCF"/>
    <w:rsid w:val="001F2763"/>
    <w:rsid w:val="001F3838"/>
    <w:rsid w:val="001F3F49"/>
    <w:rsid w:val="001F446D"/>
    <w:rsid w:val="001F4EBA"/>
    <w:rsid w:val="001F521C"/>
    <w:rsid w:val="001F6E0E"/>
    <w:rsid w:val="001F724D"/>
    <w:rsid w:val="001F731B"/>
    <w:rsid w:val="001F7A52"/>
    <w:rsid w:val="001F7B3B"/>
    <w:rsid w:val="0020027B"/>
    <w:rsid w:val="00200CB9"/>
    <w:rsid w:val="00201566"/>
    <w:rsid w:val="00201CFA"/>
    <w:rsid w:val="00202398"/>
    <w:rsid w:val="00202AD5"/>
    <w:rsid w:val="00203510"/>
    <w:rsid w:val="002044C7"/>
    <w:rsid w:val="002044CC"/>
    <w:rsid w:val="00204948"/>
    <w:rsid w:val="00205163"/>
    <w:rsid w:val="00205253"/>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59CB"/>
    <w:rsid w:val="00217014"/>
    <w:rsid w:val="0021779F"/>
    <w:rsid w:val="002178FC"/>
    <w:rsid w:val="00217AF9"/>
    <w:rsid w:val="00217E2F"/>
    <w:rsid w:val="0022101E"/>
    <w:rsid w:val="00221E4D"/>
    <w:rsid w:val="002225E7"/>
    <w:rsid w:val="00222DA3"/>
    <w:rsid w:val="002237A7"/>
    <w:rsid w:val="00225A46"/>
    <w:rsid w:val="00225FD5"/>
    <w:rsid w:val="002265E7"/>
    <w:rsid w:val="0022772B"/>
    <w:rsid w:val="0023225E"/>
    <w:rsid w:val="00232804"/>
    <w:rsid w:val="002329B5"/>
    <w:rsid w:val="00232E21"/>
    <w:rsid w:val="00233753"/>
    <w:rsid w:val="0023501D"/>
    <w:rsid w:val="00236A51"/>
    <w:rsid w:val="00237DC0"/>
    <w:rsid w:val="00241000"/>
    <w:rsid w:val="002414D8"/>
    <w:rsid w:val="0024197B"/>
    <w:rsid w:val="00241E6E"/>
    <w:rsid w:val="0024315B"/>
    <w:rsid w:val="002434A7"/>
    <w:rsid w:val="00243795"/>
    <w:rsid w:val="002442D7"/>
    <w:rsid w:val="00244B56"/>
    <w:rsid w:val="002455AF"/>
    <w:rsid w:val="00245D99"/>
    <w:rsid w:val="002466E3"/>
    <w:rsid w:val="0024682C"/>
    <w:rsid w:val="00246D9B"/>
    <w:rsid w:val="00246E9A"/>
    <w:rsid w:val="0024719D"/>
    <w:rsid w:val="0024728C"/>
    <w:rsid w:val="0024762E"/>
    <w:rsid w:val="002503A4"/>
    <w:rsid w:val="002507E4"/>
    <w:rsid w:val="00250904"/>
    <w:rsid w:val="002517C7"/>
    <w:rsid w:val="00251A37"/>
    <w:rsid w:val="00251F82"/>
    <w:rsid w:val="002527C7"/>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049"/>
    <w:rsid w:val="002619C5"/>
    <w:rsid w:val="00261CC1"/>
    <w:rsid w:val="00262451"/>
    <w:rsid w:val="002626FE"/>
    <w:rsid w:val="002628F8"/>
    <w:rsid w:val="0026354B"/>
    <w:rsid w:val="00263B12"/>
    <w:rsid w:val="00263C32"/>
    <w:rsid w:val="00263F5A"/>
    <w:rsid w:val="00264887"/>
    <w:rsid w:val="00264BDC"/>
    <w:rsid w:val="00265A0A"/>
    <w:rsid w:val="00266302"/>
    <w:rsid w:val="00266A03"/>
    <w:rsid w:val="00266F67"/>
    <w:rsid w:val="00267E40"/>
    <w:rsid w:val="00270235"/>
    <w:rsid w:val="00270B4C"/>
    <w:rsid w:val="00270CD7"/>
    <w:rsid w:val="00271A35"/>
    <w:rsid w:val="00272CA0"/>
    <w:rsid w:val="00273F24"/>
    <w:rsid w:val="0027456C"/>
    <w:rsid w:val="00274B91"/>
    <w:rsid w:val="00274FF9"/>
    <w:rsid w:val="0027541C"/>
    <w:rsid w:val="00275E33"/>
    <w:rsid w:val="002763D7"/>
    <w:rsid w:val="00276CF1"/>
    <w:rsid w:val="0027774D"/>
    <w:rsid w:val="00281377"/>
    <w:rsid w:val="0028146B"/>
    <w:rsid w:val="002816FC"/>
    <w:rsid w:val="00282638"/>
    <w:rsid w:val="0028316A"/>
    <w:rsid w:val="002838ED"/>
    <w:rsid w:val="0028495D"/>
    <w:rsid w:val="00284C85"/>
    <w:rsid w:val="00284D6C"/>
    <w:rsid w:val="00285958"/>
    <w:rsid w:val="0028657B"/>
    <w:rsid w:val="00286898"/>
    <w:rsid w:val="00287F47"/>
    <w:rsid w:val="0029072D"/>
    <w:rsid w:val="00290795"/>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6A74"/>
    <w:rsid w:val="00297529"/>
    <w:rsid w:val="002978C9"/>
    <w:rsid w:val="00297C9B"/>
    <w:rsid w:val="002A119D"/>
    <w:rsid w:val="002A1353"/>
    <w:rsid w:val="002A14C4"/>
    <w:rsid w:val="002A17FF"/>
    <w:rsid w:val="002A19C5"/>
    <w:rsid w:val="002A1E15"/>
    <w:rsid w:val="002A1EE6"/>
    <w:rsid w:val="002A2087"/>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3E5"/>
    <w:rsid w:val="002B0A13"/>
    <w:rsid w:val="002B1D5D"/>
    <w:rsid w:val="002B2295"/>
    <w:rsid w:val="002B2B04"/>
    <w:rsid w:val="002B31F5"/>
    <w:rsid w:val="002B3259"/>
    <w:rsid w:val="002B3AAD"/>
    <w:rsid w:val="002B4158"/>
    <w:rsid w:val="002B472B"/>
    <w:rsid w:val="002B4FDC"/>
    <w:rsid w:val="002B5A87"/>
    <w:rsid w:val="002B606B"/>
    <w:rsid w:val="002B6B2A"/>
    <w:rsid w:val="002C05E6"/>
    <w:rsid w:val="002C09C7"/>
    <w:rsid w:val="002C1AEF"/>
    <w:rsid w:val="002C1CF9"/>
    <w:rsid w:val="002C358C"/>
    <w:rsid w:val="002C411F"/>
    <w:rsid w:val="002C4989"/>
    <w:rsid w:val="002C4B4A"/>
    <w:rsid w:val="002C512B"/>
    <w:rsid w:val="002C5ACE"/>
    <w:rsid w:val="002C621A"/>
    <w:rsid w:val="002C6410"/>
    <w:rsid w:val="002D1EF1"/>
    <w:rsid w:val="002D29F2"/>
    <w:rsid w:val="002D343D"/>
    <w:rsid w:val="002D39D3"/>
    <w:rsid w:val="002D63E5"/>
    <w:rsid w:val="002D64D1"/>
    <w:rsid w:val="002D6569"/>
    <w:rsid w:val="002D67AD"/>
    <w:rsid w:val="002D7C62"/>
    <w:rsid w:val="002E0080"/>
    <w:rsid w:val="002E0495"/>
    <w:rsid w:val="002E0660"/>
    <w:rsid w:val="002E0811"/>
    <w:rsid w:val="002E0C08"/>
    <w:rsid w:val="002E126A"/>
    <w:rsid w:val="002E181F"/>
    <w:rsid w:val="002E1975"/>
    <w:rsid w:val="002E1B3D"/>
    <w:rsid w:val="002E2728"/>
    <w:rsid w:val="002E395C"/>
    <w:rsid w:val="002E4764"/>
    <w:rsid w:val="002E51AA"/>
    <w:rsid w:val="002E57D6"/>
    <w:rsid w:val="002E5B3D"/>
    <w:rsid w:val="002E5E26"/>
    <w:rsid w:val="002E6AEC"/>
    <w:rsid w:val="002E6E24"/>
    <w:rsid w:val="002E77E4"/>
    <w:rsid w:val="002F04F0"/>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82C"/>
    <w:rsid w:val="0030699A"/>
    <w:rsid w:val="00306CCE"/>
    <w:rsid w:val="00307088"/>
    <w:rsid w:val="00307F42"/>
    <w:rsid w:val="003105DC"/>
    <w:rsid w:val="00313C56"/>
    <w:rsid w:val="00314418"/>
    <w:rsid w:val="00314C05"/>
    <w:rsid w:val="00316C5D"/>
    <w:rsid w:val="003170BF"/>
    <w:rsid w:val="00317FDC"/>
    <w:rsid w:val="0032030D"/>
    <w:rsid w:val="00320B4E"/>
    <w:rsid w:val="00320C6E"/>
    <w:rsid w:val="00320C81"/>
    <w:rsid w:val="00320F15"/>
    <w:rsid w:val="00320FC2"/>
    <w:rsid w:val="0032104C"/>
    <w:rsid w:val="0032113E"/>
    <w:rsid w:val="00321323"/>
    <w:rsid w:val="003213B9"/>
    <w:rsid w:val="00321BAA"/>
    <w:rsid w:val="00322ED1"/>
    <w:rsid w:val="00324DF6"/>
    <w:rsid w:val="00324F09"/>
    <w:rsid w:val="00325605"/>
    <w:rsid w:val="00325EE3"/>
    <w:rsid w:val="00326F90"/>
    <w:rsid w:val="00327A2B"/>
    <w:rsid w:val="0033051D"/>
    <w:rsid w:val="00332DBE"/>
    <w:rsid w:val="00332DF2"/>
    <w:rsid w:val="0033376E"/>
    <w:rsid w:val="00333E0F"/>
    <w:rsid w:val="003340E3"/>
    <w:rsid w:val="003340EB"/>
    <w:rsid w:val="00334C9A"/>
    <w:rsid w:val="00335BC0"/>
    <w:rsid w:val="00336FDB"/>
    <w:rsid w:val="00341789"/>
    <w:rsid w:val="00341A2A"/>
    <w:rsid w:val="00341F45"/>
    <w:rsid w:val="00341F4E"/>
    <w:rsid w:val="00342107"/>
    <w:rsid w:val="0034269E"/>
    <w:rsid w:val="00345030"/>
    <w:rsid w:val="0034517A"/>
    <w:rsid w:val="003462B0"/>
    <w:rsid w:val="0035037E"/>
    <w:rsid w:val="00350812"/>
    <w:rsid w:val="00351CD6"/>
    <w:rsid w:val="0035478F"/>
    <w:rsid w:val="00354CA9"/>
    <w:rsid w:val="003555B1"/>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55CB"/>
    <w:rsid w:val="00365859"/>
    <w:rsid w:val="00366382"/>
    <w:rsid w:val="003664F7"/>
    <w:rsid w:val="00366531"/>
    <w:rsid w:val="00366747"/>
    <w:rsid w:val="0036674D"/>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1CB0"/>
    <w:rsid w:val="00382099"/>
    <w:rsid w:val="00382300"/>
    <w:rsid w:val="003826B7"/>
    <w:rsid w:val="00383336"/>
    <w:rsid w:val="00383573"/>
    <w:rsid w:val="003840AE"/>
    <w:rsid w:val="003853B7"/>
    <w:rsid w:val="00385400"/>
    <w:rsid w:val="00386586"/>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6B88"/>
    <w:rsid w:val="003973D3"/>
    <w:rsid w:val="003974B1"/>
    <w:rsid w:val="003976E1"/>
    <w:rsid w:val="00397995"/>
    <w:rsid w:val="00397E33"/>
    <w:rsid w:val="00397FD5"/>
    <w:rsid w:val="003A4359"/>
    <w:rsid w:val="003A67D4"/>
    <w:rsid w:val="003A6FF3"/>
    <w:rsid w:val="003A7B93"/>
    <w:rsid w:val="003B0197"/>
    <w:rsid w:val="003B01DF"/>
    <w:rsid w:val="003B06FF"/>
    <w:rsid w:val="003B0804"/>
    <w:rsid w:val="003B0997"/>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24"/>
    <w:rsid w:val="003C0154"/>
    <w:rsid w:val="003C1380"/>
    <w:rsid w:val="003C1B32"/>
    <w:rsid w:val="003C240A"/>
    <w:rsid w:val="003C27C2"/>
    <w:rsid w:val="003C2B4B"/>
    <w:rsid w:val="003C2FA0"/>
    <w:rsid w:val="003C31B2"/>
    <w:rsid w:val="003C3419"/>
    <w:rsid w:val="003C3E73"/>
    <w:rsid w:val="003C3F0E"/>
    <w:rsid w:val="003C3F35"/>
    <w:rsid w:val="003C4104"/>
    <w:rsid w:val="003C666F"/>
    <w:rsid w:val="003C7206"/>
    <w:rsid w:val="003C7847"/>
    <w:rsid w:val="003C7AA5"/>
    <w:rsid w:val="003C7C07"/>
    <w:rsid w:val="003D0670"/>
    <w:rsid w:val="003D070D"/>
    <w:rsid w:val="003D07C7"/>
    <w:rsid w:val="003D0846"/>
    <w:rsid w:val="003D09A1"/>
    <w:rsid w:val="003D0CD3"/>
    <w:rsid w:val="003D1131"/>
    <w:rsid w:val="003D1366"/>
    <w:rsid w:val="003D23F5"/>
    <w:rsid w:val="003D251F"/>
    <w:rsid w:val="003D2C49"/>
    <w:rsid w:val="003D3609"/>
    <w:rsid w:val="003D382C"/>
    <w:rsid w:val="003D3A4E"/>
    <w:rsid w:val="003D3AC3"/>
    <w:rsid w:val="003D5C6D"/>
    <w:rsid w:val="003D62A5"/>
    <w:rsid w:val="003D6771"/>
    <w:rsid w:val="003D7680"/>
    <w:rsid w:val="003E06EE"/>
    <w:rsid w:val="003E0772"/>
    <w:rsid w:val="003E08B9"/>
    <w:rsid w:val="003E12D6"/>
    <w:rsid w:val="003E166E"/>
    <w:rsid w:val="003E18E3"/>
    <w:rsid w:val="003E35EB"/>
    <w:rsid w:val="003E38E8"/>
    <w:rsid w:val="003E4379"/>
    <w:rsid w:val="003E4863"/>
    <w:rsid w:val="003E4A35"/>
    <w:rsid w:val="003E5118"/>
    <w:rsid w:val="003E5277"/>
    <w:rsid w:val="003E57A5"/>
    <w:rsid w:val="003E633E"/>
    <w:rsid w:val="003E68FA"/>
    <w:rsid w:val="003E7072"/>
    <w:rsid w:val="003E7B26"/>
    <w:rsid w:val="003E7C01"/>
    <w:rsid w:val="003E7CF4"/>
    <w:rsid w:val="003F043F"/>
    <w:rsid w:val="003F070D"/>
    <w:rsid w:val="003F130F"/>
    <w:rsid w:val="003F13D9"/>
    <w:rsid w:val="003F16B0"/>
    <w:rsid w:val="003F1C55"/>
    <w:rsid w:val="003F1F7C"/>
    <w:rsid w:val="003F2E0C"/>
    <w:rsid w:val="003F3135"/>
    <w:rsid w:val="003F3592"/>
    <w:rsid w:val="003F3FE9"/>
    <w:rsid w:val="003F40FB"/>
    <w:rsid w:val="003F4F70"/>
    <w:rsid w:val="003F6997"/>
    <w:rsid w:val="003F73AF"/>
    <w:rsid w:val="003F7496"/>
    <w:rsid w:val="003F784A"/>
    <w:rsid w:val="003F7921"/>
    <w:rsid w:val="00400BE4"/>
    <w:rsid w:val="004017B1"/>
    <w:rsid w:val="00401862"/>
    <w:rsid w:val="00401C29"/>
    <w:rsid w:val="0040344E"/>
    <w:rsid w:val="00403ADD"/>
    <w:rsid w:val="00404D8A"/>
    <w:rsid w:val="004050EC"/>
    <w:rsid w:val="00405106"/>
    <w:rsid w:val="004054BC"/>
    <w:rsid w:val="00405EDE"/>
    <w:rsid w:val="004065A2"/>
    <w:rsid w:val="004100CA"/>
    <w:rsid w:val="00411082"/>
    <w:rsid w:val="0041160D"/>
    <w:rsid w:val="00413231"/>
    <w:rsid w:val="0041432E"/>
    <w:rsid w:val="00414376"/>
    <w:rsid w:val="00414A6E"/>
    <w:rsid w:val="00414DAF"/>
    <w:rsid w:val="00415C2A"/>
    <w:rsid w:val="004169C0"/>
    <w:rsid w:val="004171B7"/>
    <w:rsid w:val="00417687"/>
    <w:rsid w:val="0042094F"/>
    <w:rsid w:val="00420D65"/>
    <w:rsid w:val="0042184D"/>
    <w:rsid w:val="00421B5E"/>
    <w:rsid w:val="00421E5D"/>
    <w:rsid w:val="00422123"/>
    <w:rsid w:val="00422536"/>
    <w:rsid w:val="004229A9"/>
    <w:rsid w:val="00422B44"/>
    <w:rsid w:val="00422E9C"/>
    <w:rsid w:val="004239F5"/>
    <w:rsid w:val="00423A69"/>
    <w:rsid w:val="00426D0E"/>
    <w:rsid w:val="00427174"/>
    <w:rsid w:val="00430255"/>
    <w:rsid w:val="00430901"/>
    <w:rsid w:val="00430F45"/>
    <w:rsid w:val="00431129"/>
    <w:rsid w:val="00431F37"/>
    <w:rsid w:val="0043226B"/>
    <w:rsid w:val="00432ECD"/>
    <w:rsid w:val="00432F67"/>
    <w:rsid w:val="00433372"/>
    <w:rsid w:val="00433990"/>
    <w:rsid w:val="0043442B"/>
    <w:rsid w:val="0043461B"/>
    <w:rsid w:val="00434EF1"/>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356B"/>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55DD0"/>
    <w:rsid w:val="004601C2"/>
    <w:rsid w:val="004605CE"/>
    <w:rsid w:val="004606BB"/>
    <w:rsid w:val="004610C0"/>
    <w:rsid w:val="00461D1B"/>
    <w:rsid w:val="0046217C"/>
    <w:rsid w:val="00463065"/>
    <w:rsid w:val="00464080"/>
    <w:rsid w:val="00466012"/>
    <w:rsid w:val="0046607A"/>
    <w:rsid w:val="00466815"/>
    <w:rsid w:val="00470159"/>
    <w:rsid w:val="00470ABD"/>
    <w:rsid w:val="0047107A"/>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6326"/>
    <w:rsid w:val="004875D5"/>
    <w:rsid w:val="00487941"/>
    <w:rsid w:val="00487991"/>
    <w:rsid w:val="004910E0"/>
    <w:rsid w:val="00491C43"/>
    <w:rsid w:val="00491D64"/>
    <w:rsid w:val="0049239F"/>
    <w:rsid w:val="00492A10"/>
    <w:rsid w:val="00492B4B"/>
    <w:rsid w:val="00493145"/>
    <w:rsid w:val="00493B3F"/>
    <w:rsid w:val="00493EE7"/>
    <w:rsid w:val="00493EF1"/>
    <w:rsid w:val="004947A1"/>
    <w:rsid w:val="00494918"/>
    <w:rsid w:val="00494C73"/>
    <w:rsid w:val="00496E74"/>
    <w:rsid w:val="004975E7"/>
    <w:rsid w:val="004A00F2"/>
    <w:rsid w:val="004A0527"/>
    <w:rsid w:val="004A10F7"/>
    <w:rsid w:val="004A11B8"/>
    <w:rsid w:val="004A1573"/>
    <w:rsid w:val="004A1B8F"/>
    <w:rsid w:val="004A1D90"/>
    <w:rsid w:val="004A206B"/>
    <w:rsid w:val="004A25DC"/>
    <w:rsid w:val="004A37EE"/>
    <w:rsid w:val="004A3A2F"/>
    <w:rsid w:val="004A3D9C"/>
    <w:rsid w:val="004A4001"/>
    <w:rsid w:val="004A45FB"/>
    <w:rsid w:val="004A487F"/>
    <w:rsid w:val="004A5903"/>
    <w:rsid w:val="004A5D82"/>
    <w:rsid w:val="004A6511"/>
    <w:rsid w:val="004A6C79"/>
    <w:rsid w:val="004A6E48"/>
    <w:rsid w:val="004A7371"/>
    <w:rsid w:val="004A73E6"/>
    <w:rsid w:val="004A7BE5"/>
    <w:rsid w:val="004A7C62"/>
    <w:rsid w:val="004A7D04"/>
    <w:rsid w:val="004B03DD"/>
    <w:rsid w:val="004B04FF"/>
    <w:rsid w:val="004B075C"/>
    <w:rsid w:val="004B085E"/>
    <w:rsid w:val="004B096E"/>
    <w:rsid w:val="004B122C"/>
    <w:rsid w:val="004B1FC6"/>
    <w:rsid w:val="004B237C"/>
    <w:rsid w:val="004B26F4"/>
    <w:rsid w:val="004B2BEE"/>
    <w:rsid w:val="004B3101"/>
    <w:rsid w:val="004B38F0"/>
    <w:rsid w:val="004B4392"/>
    <w:rsid w:val="004B5CA7"/>
    <w:rsid w:val="004B5EFD"/>
    <w:rsid w:val="004B722A"/>
    <w:rsid w:val="004C0B69"/>
    <w:rsid w:val="004C1A98"/>
    <w:rsid w:val="004C226E"/>
    <w:rsid w:val="004C2F35"/>
    <w:rsid w:val="004C324F"/>
    <w:rsid w:val="004C364E"/>
    <w:rsid w:val="004C3ABF"/>
    <w:rsid w:val="004C3FB8"/>
    <w:rsid w:val="004C422A"/>
    <w:rsid w:val="004C4BDF"/>
    <w:rsid w:val="004C5B20"/>
    <w:rsid w:val="004C5C2A"/>
    <w:rsid w:val="004C5CEC"/>
    <w:rsid w:val="004C781B"/>
    <w:rsid w:val="004D0570"/>
    <w:rsid w:val="004D1727"/>
    <w:rsid w:val="004D2588"/>
    <w:rsid w:val="004D2CC0"/>
    <w:rsid w:val="004D32F0"/>
    <w:rsid w:val="004D344A"/>
    <w:rsid w:val="004D3B16"/>
    <w:rsid w:val="004D42D0"/>
    <w:rsid w:val="004D4594"/>
    <w:rsid w:val="004D4795"/>
    <w:rsid w:val="004D4FA7"/>
    <w:rsid w:val="004D5724"/>
    <w:rsid w:val="004D607F"/>
    <w:rsid w:val="004D6602"/>
    <w:rsid w:val="004E01C0"/>
    <w:rsid w:val="004E057E"/>
    <w:rsid w:val="004E0A0A"/>
    <w:rsid w:val="004E1BB9"/>
    <w:rsid w:val="004E1D0A"/>
    <w:rsid w:val="004E214A"/>
    <w:rsid w:val="004E3F2C"/>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0A0"/>
    <w:rsid w:val="004F5665"/>
    <w:rsid w:val="004F5E94"/>
    <w:rsid w:val="004F6400"/>
    <w:rsid w:val="004F7897"/>
    <w:rsid w:val="00500391"/>
    <w:rsid w:val="005005B0"/>
    <w:rsid w:val="00500649"/>
    <w:rsid w:val="005012ED"/>
    <w:rsid w:val="0050149D"/>
    <w:rsid w:val="0050281F"/>
    <w:rsid w:val="00502C8B"/>
    <w:rsid w:val="0050317B"/>
    <w:rsid w:val="0050328F"/>
    <w:rsid w:val="005036D5"/>
    <w:rsid w:val="005043A7"/>
    <w:rsid w:val="00505BCD"/>
    <w:rsid w:val="00505DEA"/>
    <w:rsid w:val="00507072"/>
    <w:rsid w:val="00507844"/>
    <w:rsid w:val="0051012F"/>
    <w:rsid w:val="005105BD"/>
    <w:rsid w:val="00511F16"/>
    <w:rsid w:val="005120F0"/>
    <w:rsid w:val="00512271"/>
    <w:rsid w:val="005126DD"/>
    <w:rsid w:val="00512A8A"/>
    <w:rsid w:val="00512DAB"/>
    <w:rsid w:val="0051340C"/>
    <w:rsid w:val="00513B55"/>
    <w:rsid w:val="00513E1A"/>
    <w:rsid w:val="005146A8"/>
    <w:rsid w:val="0051488B"/>
    <w:rsid w:val="00514A74"/>
    <w:rsid w:val="00515339"/>
    <w:rsid w:val="00515587"/>
    <w:rsid w:val="0051642D"/>
    <w:rsid w:val="0051663C"/>
    <w:rsid w:val="00516AB6"/>
    <w:rsid w:val="00516D4C"/>
    <w:rsid w:val="00516FCE"/>
    <w:rsid w:val="0051761E"/>
    <w:rsid w:val="00517896"/>
    <w:rsid w:val="00517D78"/>
    <w:rsid w:val="0052025B"/>
    <w:rsid w:val="005214CC"/>
    <w:rsid w:val="005219FD"/>
    <w:rsid w:val="00522571"/>
    <w:rsid w:val="00522752"/>
    <w:rsid w:val="00522A53"/>
    <w:rsid w:val="00522C0D"/>
    <w:rsid w:val="0052311C"/>
    <w:rsid w:val="005232F5"/>
    <w:rsid w:val="005234DE"/>
    <w:rsid w:val="00523D28"/>
    <w:rsid w:val="00523F91"/>
    <w:rsid w:val="005248DC"/>
    <w:rsid w:val="00524B5B"/>
    <w:rsid w:val="00524C76"/>
    <w:rsid w:val="0052679F"/>
    <w:rsid w:val="005267AF"/>
    <w:rsid w:val="00526D74"/>
    <w:rsid w:val="00527930"/>
    <w:rsid w:val="005302B5"/>
    <w:rsid w:val="005310C3"/>
    <w:rsid w:val="0053187E"/>
    <w:rsid w:val="00531D21"/>
    <w:rsid w:val="00532F3F"/>
    <w:rsid w:val="00533132"/>
    <w:rsid w:val="005336AD"/>
    <w:rsid w:val="00533DBD"/>
    <w:rsid w:val="0053472F"/>
    <w:rsid w:val="00534C4C"/>
    <w:rsid w:val="005357C6"/>
    <w:rsid w:val="005357F3"/>
    <w:rsid w:val="0053592B"/>
    <w:rsid w:val="00535995"/>
    <w:rsid w:val="00537171"/>
    <w:rsid w:val="00540141"/>
    <w:rsid w:val="00540A5E"/>
    <w:rsid w:val="005410FA"/>
    <w:rsid w:val="00541FFE"/>
    <w:rsid w:val="005426DE"/>
    <w:rsid w:val="005426EF"/>
    <w:rsid w:val="00542887"/>
    <w:rsid w:val="00542A9D"/>
    <w:rsid w:val="0054303F"/>
    <w:rsid w:val="005433F6"/>
    <w:rsid w:val="005445CD"/>
    <w:rsid w:val="00544766"/>
    <w:rsid w:val="005463F4"/>
    <w:rsid w:val="00546522"/>
    <w:rsid w:val="005467C5"/>
    <w:rsid w:val="005470B5"/>
    <w:rsid w:val="00547642"/>
    <w:rsid w:val="005501ED"/>
    <w:rsid w:val="0055131B"/>
    <w:rsid w:val="00551719"/>
    <w:rsid w:val="00552104"/>
    <w:rsid w:val="0055216C"/>
    <w:rsid w:val="005522A8"/>
    <w:rsid w:val="00552499"/>
    <w:rsid w:val="005524C1"/>
    <w:rsid w:val="005524F0"/>
    <w:rsid w:val="005527CC"/>
    <w:rsid w:val="005528FE"/>
    <w:rsid w:val="00552BB0"/>
    <w:rsid w:val="00552EC5"/>
    <w:rsid w:val="005533A1"/>
    <w:rsid w:val="00554B63"/>
    <w:rsid w:val="00554E12"/>
    <w:rsid w:val="00554F45"/>
    <w:rsid w:val="00555042"/>
    <w:rsid w:val="00556CA9"/>
    <w:rsid w:val="00556F09"/>
    <w:rsid w:val="0055709F"/>
    <w:rsid w:val="00557EDE"/>
    <w:rsid w:val="00560498"/>
    <w:rsid w:val="005612A6"/>
    <w:rsid w:val="005621E0"/>
    <w:rsid w:val="00562D21"/>
    <w:rsid w:val="005632ED"/>
    <w:rsid w:val="00563547"/>
    <w:rsid w:val="00563AAD"/>
    <w:rsid w:val="00563BCF"/>
    <w:rsid w:val="005646FD"/>
    <w:rsid w:val="00565C6A"/>
    <w:rsid w:val="0056677B"/>
    <w:rsid w:val="00566D8F"/>
    <w:rsid w:val="00570D45"/>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A68"/>
    <w:rsid w:val="00574B3E"/>
    <w:rsid w:val="00575B6A"/>
    <w:rsid w:val="00576300"/>
    <w:rsid w:val="00576614"/>
    <w:rsid w:val="00576635"/>
    <w:rsid w:val="005766DD"/>
    <w:rsid w:val="00576F3C"/>
    <w:rsid w:val="00580659"/>
    <w:rsid w:val="00580E12"/>
    <w:rsid w:val="00580F38"/>
    <w:rsid w:val="005816AB"/>
    <w:rsid w:val="00581EF4"/>
    <w:rsid w:val="00582011"/>
    <w:rsid w:val="005822E8"/>
    <w:rsid w:val="00582583"/>
    <w:rsid w:val="00583F90"/>
    <w:rsid w:val="005842DF"/>
    <w:rsid w:val="0058479A"/>
    <w:rsid w:val="00584F86"/>
    <w:rsid w:val="0058516C"/>
    <w:rsid w:val="00585253"/>
    <w:rsid w:val="00585428"/>
    <w:rsid w:val="00585618"/>
    <w:rsid w:val="00586429"/>
    <w:rsid w:val="00586A4A"/>
    <w:rsid w:val="00587707"/>
    <w:rsid w:val="005909C3"/>
    <w:rsid w:val="005909C9"/>
    <w:rsid w:val="00591EE6"/>
    <w:rsid w:val="00591FD9"/>
    <w:rsid w:val="00592DFB"/>
    <w:rsid w:val="00592EA0"/>
    <w:rsid w:val="0059324B"/>
    <w:rsid w:val="0059379E"/>
    <w:rsid w:val="00593B3E"/>
    <w:rsid w:val="00593F88"/>
    <w:rsid w:val="0059440E"/>
    <w:rsid w:val="00594DD3"/>
    <w:rsid w:val="00595D25"/>
    <w:rsid w:val="00596646"/>
    <w:rsid w:val="00597066"/>
    <w:rsid w:val="00597A18"/>
    <w:rsid w:val="005A0521"/>
    <w:rsid w:val="005A0F77"/>
    <w:rsid w:val="005A2329"/>
    <w:rsid w:val="005A28F2"/>
    <w:rsid w:val="005A3337"/>
    <w:rsid w:val="005A334E"/>
    <w:rsid w:val="005A33E2"/>
    <w:rsid w:val="005A39A3"/>
    <w:rsid w:val="005A412B"/>
    <w:rsid w:val="005A41C7"/>
    <w:rsid w:val="005A4838"/>
    <w:rsid w:val="005A515C"/>
    <w:rsid w:val="005A5852"/>
    <w:rsid w:val="005A5A8D"/>
    <w:rsid w:val="005A7D76"/>
    <w:rsid w:val="005B0BA3"/>
    <w:rsid w:val="005B14B1"/>
    <w:rsid w:val="005B1DE5"/>
    <w:rsid w:val="005B28FB"/>
    <w:rsid w:val="005B290F"/>
    <w:rsid w:val="005B2CB0"/>
    <w:rsid w:val="005B2FB3"/>
    <w:rsid w:val="005B3E99"/>
    <w:rsid w:val="005B4C88"/>
    <w:rsid w:val="005B4FB5"/>
    <w:rsid w:val="005B629E"/>
    <w:rsid w:val="005B6CA9"/>
    <w:rsid w:val="005B6E12"/>
    <w:rsid w:val="005B7A73"/>
    <w:rsid w:val="005C0380"/>
    <w:rsid w:val="005C1DF4"/>
    <w:rsid w:val="005C2941"/>
    <w:rsid w:val="005C2AD9"/>
    <w:rsid w:val="005C4C46"/>
    <w:rsid w:val="005C5633"/>
    <w:rsid w:val="005C5992"/>
    <w:rsid w:val="005C606A"/>
    <w:rsid w:val="005C68AC"/>
    <w:rsid w:val="005C6EAE"/>
    <w:rsid w:val="005D0019"/>
    <w:rsid w:val="005D08B6"/>
    <w:rsid w:val="005D08DA"/>
    <w:rsid w:val="005D0A5C"/>
    <w:rsid w:val="005D1243"/>
    <w:rsid w:val="005D168D"/>
    <w:rsid w:val="005D1A24"/>
    <w:rsid w:val="005D1FD1"/>
    <w:rsid w:val="005D2346"/>
    <w:rsid w:val="005D2438"/>
    <w:rsid w:val="005D2473"/>
    <w:rsid w:val="005D39CA"/>
    <w:rsid w:val="005D4CAE"/>
    <w:rsid w:val="005D5461"/>
    <w:rsid w:val="005D578E"/>
    <w:rsid w:val="005D60BD"/>
    <w:rsid w:val="005D631D"/>
    <w:rsid w:val="005D63ED"/>
    <w:rsid w:val="005D65B1"/>
    <w:rsid w:val="005E037D"/>
    <w:rsid w:val="005E0759"/>
    <w:rsid w:val="005E1438"/>
    <w:rsid w:val="005E1934"/>
    <w:rsid w:val="005E1B97"/>
    <w:rsid w:val="005E238C"/>
    <w:rsid w:val="005E2BD8"/>
    <w:rsid w:val="005E2C2E"/>
    <w:rsid w:val="005E34E9"/>
    <w:rsid w:val="005E4F4A"/>
    <w:rsid w:val="005E5366"/>
    <w:rsid w:val="005E5373"/>
    <w:rsid w:val="005E5728"/>
    <w:rsid w:val="005E5E17"/>
    <w:rsid w:val="005E6353"/>
    <w:rsid w:val="005E651A"/>
    <w:rsid w:val="005F068A"/>
    <w:rsid w:val="005F0C59"/>
    <w:rsid w:val="005F13F9"/>
    <w:rsid w:val="005F188C"/>
    <w:rsid w:val="005F243B"/>
    <w:rsid w:val="005F3DB4"/>
    <w:rsid w:val="005F4692"/>
    <w:rsid w:val="005F46B7"/>
    <w:rsid w:val="005F4E19"/>
    <w:rsid w:val="005F4F08"/>
    <w:rsid w:val="005F517C"/>
    <w:rsid w:val="005F6A5B"/>
    <w:rsid w:val="00600562"/>
    <w:rsid w:val="00600A3B"/>
    <w:rsid w:val="00600D88"/>
    <w:rsid w:val="00601544"/>
    <w:rsid w:val="00601555"/>
    <w:rsid w:val="00601CB5"/>
    <w:rsid w:val="0060237F"/>
    <w:rsid w:val="00602FCB"/>
    <w:rsid w:val="006045C8"/>
    <w:rsid w:val="006047F3"/>
    <w:rsid w:val="00604953"/>
    <w:rsid w:val="00605501"/>
    <w:rsid w:val="00606D50"/>
    <w:rsid w:val="00606EEC"/>
    <w:rsid w:val="00607B5D"/>
    <w:rsid w:val="0061011E"/>
    <w:rsid w:val="0061026D"/>
    <w:rsid w:val="006105EB"/>
    <w:rsid w:val="00610647"/>
    <w:rsid w:val="00610CB8"/>
    <w:rsid w:val="006116C9"/>
    <w:rsid w:val="0061265F"/>
    <w:rsid w:val="00612D60"/>
    <w:rsid w:val="00614010"/>
    <w:rsid w:val="00614461"/>
    <w:rsid w:val="006147BB"/>
    <w:rsid w:val="00614A15"/>
    <w:rsid w:val="00614C7D"/>
    <w:rsid w:val="0061508D"/>
    <w:rsid w:val="00615315"/>
    <w:rsid w:val="00615F03"/>
    <w:rsid w:val="00616740"/>
    <w:rsid w:val="006169C3"/>
    <w:rsid w:val="00616CFB"/>
    <w:rsid w:val="00616ED7"/>
    <w:rsid w:val="0061721E"/>
    <w:rsid w:val="00617422"/>
    <w:rsid w:val="0062068F"/>
    <w:rsid w:val="006206DD"/>
    <w:rsid w:val="006207C8"/>
    <w:rsid w:val="006214EA"/>
    <w:rsid w:val="00622D9C"/>
    <w:rsid w:val="0062305B"/>
    <w:rsid w:val="006234CB"/>
    <w:rsid w:val="0062383F"/>
    <w:rsid w:val="00623C68"/>
    <w:rsid w:val="00623EE5"/>
    <w:rsid w:val="006241F0"/>
    <w:rsid w:val="00624273"/>
    <w:rsid w:val="00624510"/>
    <w:rsid w:val="00625002"/>
    <w:rsid w:val="006257C1"/>
    <w:rsid w:val="00625B15"/>
    <w:rsid w:val="00626837"/>
    <w:rsid w:val="006279E1"/>
    <w:rsid w:val="006302D4"/>
    <w:rsid w:val="00630D8B"/>
    <w:rsid w:val="00630F83"/>
    <w:rsid w:val="00631123"/>
    <w:rsid w:val="00631391"/>
    <w:rsid w:val="00631518"/>
    <w:rsid w:val="00633504"/>
    <w:rsid w:val="0063350A"/>
    <w:rsid w:val="006346CD"/>
    <w:rsid w:val="00635068"/>
    <w:rsid w:val="00635217"/>
    <w:rsid w:val="00635353"/>
    <w:rsid w:val="00635549"/>
    <w:rsid w:val="006355E7"/>
    <w:rsid w:val="00635621"/>
    <w:rsid w:val="006356E5"/>
    <w:rsid w:val="006361A0"/>
    <w:rsid w:val="006361C1"/>
    <w:rsid w:val="006362F1"/>
    <w:rsid w:val="006365FF"/>
    <w:rsid w:val="00636EEC"/>
    <w:rsid w:val="006371A9"/>
    <w:rsid w:val="006372BB"/>
    <w:rsid w:val="006376A5"/>
    <w:rsid w:val="0064047F"/>
    <w:rsid w:val="00640B19"/>
    <w:rsid w:val="00640D58"/>
    <w:rsid w:val="00641CAF"/>
    <w:rsid w:val="006429AA"/>
    <w:rsid w:val="00643052"/>
    <w:rsid w:val="00643E51"/>
    <w:rsid w:val="00644902"/>
    <w:rsid w:val="0064492D"/>
    <w:rsid w:val="0064535B"/>
    <w:rsid w:val="00645634"/>
    <w:rsid w:val="0064597B"/>
    <w:rsid w:val="0064602D"/>
    <w:rsid w:val="00646370"/>
    <w:rsid w:val="00646878"/>
    <w:rsid w:val="00647A10"/>
    <w:rsid w:val="00650E64"/>
    <w:rsid w:val="00651212"/>
    <w:rsid w:val="00651DAA"/>
    <w:rsid w:val="0065309D"/>
    <w:rsid w:val="00654BE0"/>
    <w:rsid w:val="00654BE9"/>
    <w:rsid w:val="0065616C"/>
    <w:rsid w:val="006567A7"/>
    <w:rsid w:val="00657FCB"/>
    <w:rsid w:val="00660A6A"/>
    <w:rsid w:val="00660B4E"/>
    <w:rsid w:val="00660B6D"/>
    <w:rsid w:val="00661129"/>
    <w:rsid w:val="00661798"/>
    <w:rsid w:val="0066374E"/>
    <w:rsid w:val="00663E66"/>
    <w:rsid w:val="006643A8"/>
    <w:rsid w:val="00664600"/>
    <w:rsid w:val="006667A0"/>
    <w:rsid w:val="00666D21"/>
    <w:rsid w:val="00666FBE"/>
    <w:rsid w:val="00667657"/>
    <w:rsid w:val="00667945"/>
    <w:rsid w:val="006701D4"/>
    <w:rsid w:val="00670476"/>
    <w:rsid w:val="0067313A"/>
    <w:rsid w:val="00673558"/>
    <w:rsid w:val="0067364A"/>
    <w:rsid w:val="006739A7"/>
    <w:rsid w:val="00673A8B"/>
    <w:rsid w:val="00673F96"/>
    <w:rsid w:val="00675903"/>
    <w:rsid w:val="006778D2"/>
    <w:rsid w:val="00677EB5"/>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4E84"/>
    <w:rsid w:val="0068500D"/>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6FC6"/>
    <w:rsid w:val="00697326"/>
    <w:rsid w:val="00697456"/>
    <w:rsid w:val="00697E73"/>
    <w:rsid w:val="006A0022"/>
    <w:rsid w:val="006A080C"/>
    <w:rsid w:val="006A0989"/>
    <w:rsid w:val="006A1919"/>
    <w:rsid w:val="006A1DBA"/>
    <w:rsid w:val="006A1DD6"/>
    <w:rsid w:val="006A2177"/>
    <w:rsid w:val="006A2353"/>
    <w:rsid w:val="006A2660"/>
    <w:rsid w:val="006A27E0"/>
    <w:rsid w:val="006A2929"/>
    <w:rsid w:val="006A29EF"/>
    <w:rsid w:val="006A2A3A"/>
    <w:rsid w:val="006A37C6"/>
    <w:rsid w:val="006A4A40"/>
    <w:rsid w:val="006A574D"/>
    <w:rsid w:val="006A58FC"/>
    <w:rsid w:val="006A6B77"/>
    <w:rsid w:val="006A735A"/>
    <w:rsid w:val="006A77D4"/>
    <w:rsid w:val="006A79CE"/>
    <w:rsid w:val="006B051F"/>
    <w:rsid w:val="006B13B6"/>
    <w:rsid w:val="006B2D28"/>
    <w:rsid w:val="006B3606"/>
    <w:rsid w:val="006B3DFA"/>
    <w:rsid w:val="006B3FCC"/>
    <w:rsid w:val="006B4190"/>
    <w:rsid w:val="006B45EA"/>
    <w:rsid w:val="006B4E96"/>
    <w:rsid w:val="006B5DD2"/>
    <w:rsid w:val="006B63D6"/>
    <w:rsid w:val="006B732A"/>
    <w:rsid w:val="006B744E"/>
    <w:rsid w:val="006C0043"/>
    <w:rsid w:val="006C09D4"/>
    <w:rsid w:val="006C0BBC"/>
    <w:rsid w:val="006C0FB2"/>
    <w:rsid w:val="006C0FE0"/>
    <w:rsid w:val="006C2418"/>
    <w:rsid w:val="006C252A"/>
    <w:rsid w:val="006C2838"/>
    <w:rsid w:val="006C44F2"/>
    <w:rsid w:val="006C4BA2"/>
    <w:rsid w:val="006C4FE4"/>
    <w:rsid w:val="006C50DE"/>
    <w:rsid w:val="006C6220"/>
    <w:rsid w:val="006C658D"/>
    <w:rsid w:val="006C6C95"/>
    <w:rsid w:val="006C7474"/>
    <w:rsid w:val="006C7924"/>
    <w:rsid w:val="006C7AE9"/>
    <w:rsid w:val="006D021C"/>
    <w:rsid w:val="006D0356"/>
    <w:rsid w:val="006D2B2D"/>
    <w:rsid w:val="006D2B9E"/>
    <w:rsid w:val="006D30FC"/>
    <w:rsid w:val="006D325E"/>
    <w:rsid w:val="006D3E4E"/>
    <w:rsid w:val="006D4381"/>
    <w:rsid w:val="006D49E7"/>
    <w:rsid w:val="006D4B3F"/>
    <w:rsid w:val="006D4D3F"/>
    <w:rsid w:val="006D5BB9"/>
    <w:rsid w:val="006D60B1"/>
    <w:rsid w:val="006D69E8"/>
    <w:rsid w:val="006D6BDC"/>
    <w:rsid w:val="006D7A5E"/>
    <w:rsid w:val="006D7A8A"/>
    <w:rsid w:val="006E03B4"/>
    <w:rsid w:val="006E04E0"/>
    <w:rsid w:val="006E065E"/>
    <w:rsid w:val="006E2832"/>
    <w:rsid w:val="006E39B4"/>
    <w:rsid w:val="006E4152"/>
    <w:rsid w:val="006E44F2"/>
    <w:rsid w:val="006E4649"/>
    <w:rsid w:val="006E50B3"/>
    <w:rsid w:val="006E7E94"/>
    <w:rsid w:val="006F0537"/>
    <w:rsid w:val="006F0AC5"/>
    <w:rsid w:val="006F0C5B"/>
    <w:rsid w:val="006F0D5B"/>
    <w:rsid w:val="006F0F17"/>
    <w:rsid w:val="006F158D"/>
    <w:rsid w:val="006F1D04"/>
    <w:rsid w:val="006F1DCA"/>
    <w:rsid w:val="006F20C8"/>
    <w:rsid w:val="006F28A9"/>
    <w:rsid w:val="006F2D92"/>
    <w:rsid w:val="006F5821"/>
    <w:rsid w:val="006F5FCE"/>
    <w:rsid w:val="006F60A8"/>
    <w:rsid w:val="006F66CF"/>
    <w:rsid w:val="006F6C82"/>
    <w:rsid w:val="006F77C4"/>
    <w:rsid w:val="006F7954"/>
    <w:rsid w:val="007003EC"/>
    <w:rsid w:val="00700B8A"/>
    <w:rsid w:val="007011DF"/>
    <w:rsid w:val="00701F3A"/>
    <w:rsid w:val="0070239B"/>
    <w:rsid w:val="007024C9"/>
    <w:rsid w:val="007036B6"/>
    <w:rsid w:val="00703B5D"/>
    <w:rsid w:val="0070491A"/>
    <w:rsid w:val="007055B4"/>
    <w:rsid w:val="00705CA0"/>
    <w:rsid w:val="00707487"/>
    <w:rsid w:val="00707936"/>
    <w:rsid w:val="00710F74"/>
    <w:rsid w:val="007113F8"/>
    <w:rsid w:val="007114E0"/>
    <w:rsid w:val="00711D3E"/>
    <w:rsid w:val="00712532"/>
    <w:rsid w:val="00712D3A"/>
    <w:rsid w:val="0071314F"/>
    <w:rsid w:val="007136D3"/>
    <w:rsid w:val="00713DC7"/>
    <w:rsid w:val="00713E7E"/>
    <w:rsid w:val="00713EF9"/>
    <w:rsid w:val="00714BCE"/>
    <w:rsid w:val="0071554A"/>
    <w:rsid w:val="0071676D"/>
    <w:rsid w:val="007167B9"/>
    <w:rsid w:val="007167BF"/>
    <w:rsid w:val="00716F00"/>
    <w:rsid w:val="00717689"/>
    <w:rsid w:val="0072003B"/>
    <w:rsid w:val="007205AE"/>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27E46"/>
    <w:rsid w:val="00730690"/>
    <w:rsid w:val="007311EE"/>
    <w:rsid w:val="00732F6D"/>
    <w:rsid w:val="00733FA4"/>
    <w:rsid w:val="007346AC"/>
    <w:rsid w:val="0073470F"/>
    <w:rsid w:val="007349DA"/>
    <w:rsid w:val="00735588"/>
    <w:rsid w:val="0073625E"/>
    <w:rsid w:val="00736A8C"/>
    <w:rsid w:val="00736AF5"/>
    <w:rsid w:val="00736E12"/>
    <w:rsid w:val="00737926"/>
    <w:rsid w:val="00741553"/>
    <w:rsid w:val="007415C0"/>
    <w:rsid w:val="00741A3D"/>
    <w:rsid w:val="00741B10"/>
    <w:rsid w:val="00741B49"/>
    <w:rsid w:val="00742574"/>
    <w:rsid w:val="007431E5"/>
    <w:rsid w:val="0074374D"/>
    <w:rsid w:val="007440A5"/>
    <w:rsid w:val="007442F2"/>
    <w:rsid w:val="00744A45"/>
    <w:rsid w:val="007455AE"/>
    <w:rsid w:val="00745B34"/>
    <w:rsid w:val="00745EEE"/>
    <w:rsid w:val="007467A3"/>
    <w:rsid w:val="00746999"/>
    <w:rsid w:val="00747028"/>
    <w:rsid w:val="00747067"/>
    <w:rsid w:val="00747515"/>
    <w:rsid w:val="00747F2E"/>
    <w:rsid w:val="00750115"/>
    <w:rsid w:val="00750690"/>
    <w:rsid w:val="00750E1E"/>
    <w:rsid w:val="00751777"/>
    <w:rsid w:val="00752773"/>
    <w:rsid w:val="00753AF1"/>
    <w:rsid w:val="00753B39"/>
    <w:rsid w:val="0075435C"/>
    <w:rsid w:val="0075458D"/>
    <w:rsid w:val="0075465A"/>
    <w:rsid w:val="0075490F"/>
    <w:rsid w:val="00754EE6"/>
    <w:rsid w:val="00754EED"/>
    <w:rsid w:val="007551D2"/>
    <w:rsid w:val="00755799"/>
    <w:rsid w:val="00755931"/>
    <w:rsid w:val="00755BEB"/>
    <w:rsid w:val="007561A8"/>
    <w:rsid w:val="00756430"/>
    <w:rsid w:val="00757287"/>
    <w:rsid w:val="0075785B"/>
    <w:rsid w:val="00757EE2"/>
    <w:rsid w:val="00760615"/>
    <w:rsid w:val="00760656"/>
    <w:rsid w:val="007609EA"/>
    <w:rsid w:val="00760D42"/>
    <w:rsid w:val="007614E3"/>
    <w:rsid w:val="00761C63"/>
    <w:rsid w:val="00762298"/>
    <w:rsid w:val="00763602"/>
    <w:rsid w:val="007637A9"/>
    <w:rsid w:val="00763ABD"/>
    <w:rsid w:val="007644E6"/>
    <w:rsid w:val="007649AB"/>
    <w:rsid w:val="007653FB"/>
    <w:rsid w:val="007659F3"/>
    <w:rsid w:val="00765D85"/>
    <w:rsid w:val="00765E58"/>
    <w:rsid w:val="00765E9C"/>
    <w:rsid w:val="00766DAA"/>
    <w:rsid w:val="00766E4E"/>
    <w:rsid w:val="007673F6"/>
    <w:rsid w:val="00767BDC"/>
    <w:rsid w:val="00770194"/>
    <w:rsid w:val="00770C06"/>
    <w:rsid w:val="007714A2"/>
    <w:rsid w:val="007715BB"/>
    <w:rsid w:val="0077196C"/>
    <w:rsid w:val="00773077"/>
    <w:rsid w:val="0077327A"/>
    <w:rsid w:val="00773328"/>
    <w:rsid w:val="0077357D"/>
    <w:rsid w:val="00773E32"/>
    <w:rsid w:val="0077437D"/>
    <w:rsid w:val="00774737"/>
    <w:rsid w:val="00774D1A"/>
    <w:rsid w:val="00775B3B"/>
    <w:rsid w:val="0077600C"/>
    <w:rsid w:val="00776834"/>
    <w:rsid w:val="00776E04"/>
    <w:rsid w:val="00777353"/>
    <w:rsid w:val="0077778A"/>
    <w:rsid w:val="00777C1E"/>
    <w:rsid w:val="00780A6A"/>
    <w:rsid w:val="00780C03"/>
    <w:rsid w:val="00780D14"/>
    <w:rsid w:val="00780D5F"/>
    <w:rsid w:val="00781093"/>
    <w:rsid w:val="0078143C"/>
    <w:rsid w:val="00781BAB"/>
    <w:rsid w:val="007825CA"/>
    <w:rsid w:val="00782621"/>
    <w:rsid w:val="007826E7"/>
    <w:rsid w:val="00782933"/>
    <w:rsid w:val="00783DFA"/>
    <w:rsid w:val="007841AC"/>
    <w:rsid w:val="00784343"/>
    <w:rsid w:val="007849DA"/>
    <w:rsid w:val="00785021"/>
    <w:rsid w:val="00786492"/>
    <w:rsid w:val="00786AA9"/>
    <w:rsid w:val="00791AB3"/>
    <w:rsid w:val="00791EB3"/>
    <w:rsid w:val="00791F20"/>
    <w:rsid w:val="00792071"/>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0D6E"/>
    <w:rsid w:val="007A19F7"/>
    <w:rsid w:val="007A1A33"/>
    <w:rsid w:val="007A1DC6"/>
    <w:rsid w:val="007A1EE8"/>
    <w:rsid w:val="007A208D"/>
    <w:rsid w:val="007A21D7"/>
    <w:rsid w:val="007A25E5"/>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56C1"/>
    <w:rsid w:val="007B6168"/>
    <w:rsid w:val="007B63CD"/>
    <w:rsid w:val="007B763D"/>
    <w:rsid w:val="007B7DC9"/>
    <w:rsid w:val="007C0D8F"/>
    <w:rsid w:val="007C1436"/>
    <w:rsid w:val="007C14D5"/>
    <w:rsid w:val="007C1779"/>
    <w:rsid w:val="007C2A9D"/>
    <w:rsid w:val="007C2AF1"/>
    <w:rsid w:val="007C3A36"/>
    <w:rsid w:val="007C4157"/>
    <w:rsid w:val="007C450E"/>
    <w:rsid w:val="007C50EB"/>
    <w:rsid w:val="007C5935"/>
    <w:rsid w:val="007C5998"/>
    <w:rsid w:val="007C5D72"/>
    <w:rsid w:val="007C5F6D"/>
    <w:rsid w:val="007C66EE"/>
    <w:rsid w:val="007C7351"/>
    <w:rsid w:val="007C7552"/>
    <w:rsid w:val="007C76FD"/>
    <w:rsid w:val="007C7BEB"/>
    <w:rsid w:val="007D014F"/>
    <w:rsid w:val="007D07D1"/>
    <w:rsid w:val="007D0E97"/>
    <w:rsid w:val="007D140A"/>
    <w:rsid w:val="007D1CC3"/>
    <w:rsid w:val="007D1F70"/>
    <w:rsid w:val="007D309A"/>
    <w:rsid w:val="007D31D9"/>
    <w:rsid w:val="007D31DB"/>
    <w:rsid w:val="007D3349"/>
    <w:rsid w:val="007D3389"/>
    <w:rsid w:val="007D3E8A"/>
    <w:rsid w:val="007D4362"/>
    <w:rsid w:val="007D4370"/>
    <w:rsid w:val="007D43EC"/>
    <w:rsid w:val="007D4B74"/>
    <w:rsid w:val="007D4B7A"/>
    <w:rsid w:val="007D5047"/>
    <w:rsid w:val="007D55AA"/>
    <w:rsid w:val="007D5603"/>
    <w:rsid w:val="007D5BD8"/>
    <w:rsid w:val="007D6D56"/>
    <w:rsid w:val="007D721C"/>
    <w:rsid w:val="007D74C1"/>
    <w:rsid w:val="007E0175"/>
    <w:rsid w:val="007E02A2"/>
    <w:rsid w:val="007E0477"/>
    <w:rsid w:val="007E0510"/>
    <w:rsid w:val="007E1DB6"/>
    <w:rsid w:val="007E2512"/>
    <w:rsid w:val="007E3240"/>
    <w:rsid w:val="007E3A19"/>
    <w:rsid w:val="007E4B94"/>
    <w:rsid w:val="007E4E23"/>
    <w:rsid w:val="007F0472"/>
    <w:rsid w:val="007F09F1"/>
    <w:rsid w:val="007F0F7B"/>
    <w:rsid w:val="007F1782"/>
    <w:rsid w:val="007F2765"/>
    <w:rsid w:val="007F2E44"/>
    <w:rsid w:val="007F443E"/>
    <w:rsid w:val="007F4A52"/>
    <w:rsid w:val="007F4D02"/>
    <w:rsid w:val="007F4E8A"/>
    <w:rsid w:val="007F5201"/>
    <w:rsid w:val="007F5484"/>
    <w:rsid w:val="007F6242"/>
    <w:rsid w:val="007F646C"/>
    <w:rsid w:val="00801448"/>
    <w:rsid w:val="0080144F"/>
    <w:rsid w:val="008019D5"/>
    <w:rsid w:val="00801E02"/>
    <w:rsid w:val="008022F2"/>
    <w:rsid w:val="00802580"/>
    <w:rsid w:val="00802D6D"/>
    <w:rsid w:val="008030C7"/>
    <w:rsid w:val="0080315B"/>
    <w:rsid w:val="008041BF"/>
    <w:rsid w:val="008043EE"/>
    <w:rsid w:val="00804E19"/>
    <w:rsid w:val="00805294"/>
    <w:rsid w:val="00805663"/>
    <w:rsid w:val="00805CD8"/>
    <w:rsid w:val="008062DD"/>
    <w:rsid w:val="00806916"/>
    <w:rsid w:val="00806936"/>
    <w:rsid w:val="00806E2C"/>
    <w:rsid w:val="00806F3F"/>
    <w:rsid w:val="00807D3F"/>
    <w:rsid w:val="0081028D"/>
    <w:rsid w:val="00810A82"/>
    <w:rsid w:val="00810EFC"/>
    <w:rsid w:val="00811864"/>
    <w:rsid w:val="00812DF1"/>
    <w:rsid w:val="0081327A"/>
    <w:rsid w:val="008134B3"/>
    <w:rsid w:val="0081432B"/>
    <w:rsid w:val="00814530"/>
    <w:rsid w:val="008165CE"/>
    <w:rsid w:val="00817066"/>
    <w:rsid w:val="008207F3"/>
    <w:rsid w:val="00820E2D"/>
    <w:rsid w:val="00820EB4"/>
    <w:rsid w:val="008216E6"/>
    <w:rsid w:val="00821892"/>
    <w:rsid w:val="0082261E"/>
    <w:rsid w:val="00822AF6"/>
    <w:rsid w:val="0082315D"/>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0B8"/>
    <w:rsid w:val="00832107"/>
    <w:rsid w:val="00832372"/>
    <w:rsid w:val="0083269D"/>
    <w:rsid w:val="00832B61"/>
    <w:rsid w:val="008334D2"/>
    <w:rsid w:val="00833A35"/>
    <w:rsid w:val="00833F16"/>
    <w:rsid w:val="00834F7C"/>
    <w:rsid w:val="008351A6"/>
    <w:rsid w:val="00835540"/>
    <w:rsid w:val="0083554B"/>
    <w:rsid w:val="008366ED"/>
    <w:rsid w:val="0083714F"/>
    <w:rsid w:val="00840199"/>
    <w:rsid w:val="0084061B"/>
    <w:rsid w:val="00840FCB"/>
    <w:rsid w:val="008410BA"/>
    <w:rsid w:val="00841400"/>
    <w:rsid w:val="00841CC5"/>
    <w:rsid w:val="00841D0F"/>
    <w:rsid w:val="008445DC"/>
    <w:rsid w:val="008445FE"/>
    <w:rsid w:val="008446AE"/>
    <w:rsid w:val="00844C97"/>
    <w:rsid w:val="008457DB"/>
    <w:rsid w:val="00846059"/>
    <w:rsid w:val="00847479"/>
    <w:rsid w:val="00847720"/>
    <w:rsid w:val="008508D8"/>
    <w:rsid w:val="008513D8"/>
    <w:rsid w:val="008513D9"/>
    <w:rsid w:val="0085152D"/>
    <w:rsid w:val="00851C28"/>
    <w:rsid w:val="00852029"/>
    <w:rsid w:val="008526BD"/>
    <w:rsid w:val="00852C26"/>
    <w:rsid w:val="00852E2C"/>
    <w:rsid w:val="008546D9"/>
    <w:rsid w:val="00854722"/>
    <w:rsid w:val="00854846"/>
    <w:rsid w:val="0085499C"/>
    <w:rsid w:val="00855CAF"/>
    <w:rsid w:val="00856560"/>
    <w:rsid w:val="008576BD"/>
    <w:rsid w:val="00857D1A"/>
    <w:rsid w:val="00860365"/>
    <w:rsid w:val="00860649"/>
    <w:rsid w:val="00860C8B"/>
    <w:rsid w:val="0086138F"/>
    <w:rsid w:val="008613B5"/>
    <w:rsid w:val="008623F5"/>
    <w:rsid w:val="00862EA0"/>
    <w:rsid w:val="008644D3"/>
    <w:rsid w:val="008645F9"/>
    <w:rsid w:val="00864B4D"/>
    <w:rsid w:val="008650AC"/>
    <w:rsid w:val="008650F9"/>
    <w:rsid w:val="008653D6"/>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B7"/>
    <w:rsid w:val="008821C0"/>
    <w:rsid w:val="00883866"/>
    <w:rsid w:val="00885AB1"/>
    <w:rsid w:val="00885EAF"/>
    <w:rsid w:val="00886B5C"/>
    <w:rsid w:val="00886DD1"/>
    <w:rsid w:val="00890469"/>
    <w:rsid w:val="00890D52"/>
    <w:rsid w:val="00890DE4"/>
    <w:rsid w:val="00892034"/>
    <w:rsid w:val="00892441"/>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1B82"/>
    <w:rsid w:val="008A3666"/>
    <w:rsid w:val="008A39B6"/>
    <w:rsid w:val="008A476F"/>
    <w:rsid w:val="008A48D6"/>
    <w:rsid w:val="008A48F5"/>
    <w:rsid w:val="008A494E"/>
    <w:rsid w:val="008A4DF2"/>
    <w:rsid w:val="008A563C"/>
    <w:rsid w:val="008A5DF0"/>
    <w:rsid w:val="008A70CC"/>
    <w:rsid w:val="008A736A"/>
    <w:rsid w:val="008A7CA4"/>
    <w:rsid w:val="008B0117"/>
    <w:rsid w:val="008B0863"/>
    <w:rsid w:val="008B0B30"/>
    <w:rsid w:val="008B1FCB"/>
    <w:rsid w:val="008B2DD2"/>
    <w:rsid w:val="008B2E52"/>
    <w:rsid w:val="008B3482"/>
    <w:rsid w:val="008B41F5"/>
    <w:rsid w:val="008B5657"/>
    <w:rsid w:val="008B5A8B"/>
    <w:rsid w:val="008B5A90"/>
    <w:rsid w:val="008B6417"/>
    <w:rsid w:val="008B7315"/>
    <w:rsid w:val="008C09A2"/>
    <w:rsid w:val="008C0A18"/>
    <w:rsid w:val="008C133C"/>
    <w:rsid w:val="008C1483"/>
    <w:rsid w:val="008C1F75"/>
    <w:rsid w:val="008C2352"/>
    <w:rsid w:val="008C24DD"/>
    <w:rsid w:val="008C2E0B"/>
    <w:rsid w:val="008C315C"/>
    <w:rsid w:val="008C31FA"/>
    <w:rsid w:val="008C3642"/>
    <w:rsid w:val="008C3839"/>
    <w:rsid w:val="008C400D"/>
    <w:rsid w:val="008C4255"/>
    <w:rsid w:val="008C459F"/>
    <w:rsid w:val="008C4E3F"/>
    <w:rsid w:val="008C56DC"/>
    <w:rsid w:val="008C5710"/>
    <w:rsid w:val="008C6132"/>
    <w:rsid w:val="008C61C5"/>
    <w:rsid w:val="008C66E6"/>
    <w:rsid w:val="008C6DD8"/>
    <w:rsid w:val="008C78E1"/>
    <w:rsid w:val="008C7A49"/>
    <w:rsid w:val="008C7B8B"/>
    <w:rsid w:val="008C7C85"/>
    <w:rsid w:val="008D038E"/>
    <w:rsid w:val="008D1539"/>
    <w:rsid w:val="008D1707"/>
    <w:rsid w:val="008D1812"/>
    <w:rsid w:val="008D1905"/>
    <w:rsid w:val="008D1A6C"/>
    <w:rsid w:val="008D2039"/>
    <w:rsid w:val="008D2049"/>
    <w:rsid w:val="008D3F76"/>
    <w:rsid w:val="008D467B"/>
    <w:rsid w:val="008D4BCA"/>
    <w:rsid w:val="008D590F"/>
    <w:rsid w:val="008D6679"/>
    <w:rsid w:val="008D6C91"/>
    <w:rsid w:val="008D6F2B"/>
    <w:rsid w:val="008D7046"/>
    <w:rsid w:val="008E0776"/>
    <w:rsid w:val="008E0EA7"/>
    <w:rsid w:val="008E16A4"/>
    <w:rsid w:val="008E16F8"/>
    <w:rsid w:val="008E1DBE"/>
    <w:rsid w:val="008E1DEB"/>
    <w:rsid w:val="008E21B8"/>
    <w:rsid w:val="008E24B3"/>
    <w:rsid w:val="008E2691"/>
    <w:rsid w:val="008E443D"/>
    <w:rsid w:val="008E471E"/>
    <w:rsid w:val="008E4EA4"/>
    <w:rsid w:val="008E6422"/>
    <w:rsid w:val="008E6649"/>
    <w:rsid w:val="008E6B02"/>
    <w:rsid w:val="008E71F9"/>
    <w:rsid w:val="008E7C6A"/>
    <w:rsid w:val="008F056C"/>
    <w:rsid w:val="008F06C1"/>
    <w:rsid w:val="008F0847"/>
    <w:rsid w:val="008F09E3"/>
    <w:rsid w:val="008F0F76"/>
    <w:rsid w:val="008F1650"/>
    <w:rsid w:val="008F1740"/>
    <w:rsid w:val="008F2BF4"/>
    <w:rsid w:val="008F43AC"/>
    <w:rsid w:val="008F6129"/>
    <w:rsid w:val="008F652C"/>
    <w:rsid w:val="008F687E"/>
    <w:rsid w:val="008F6C7B"/>
    <w:rsid w:val="008F7AF8"/>
    <w:rsid w:val="008F7BB2"/>
    <w:rsid w:val="008F7E04"/>
    <w:rsid w:val="00900153"/>
    <w:rsid w:val="0090016B"/>
    <w:rsid w:val="00900997"/>
    <w:rsid w:val="00900D91"/>
    <w:rsid w:val="00901FC3"/>
    <w:rsid w:val="009021E9"/>
    <w:rsid w:val="00902EDC"/>
    <w:rsid w:val="009037C1"/>
    <w:rsid w:val="00904ED6"/>
    <w:rsid w:val="0090554C"/>
    <w:rsid w:val="009058D8"/>
    <w:rsid w:val="00905B2C"/>
    <w:rsid w:val="00905E1E"/>
    <w:rsid w:val="00905EE5"/>
    <w:rsid w:val="00906E31"/>
    <w:rsid w:val="00907C37"/>
    <w:rsid w:val="009102F3"/>
    <w:rsid w:val="00911D84"/>
    <w:rsid w:val="0091283E"/>
    <w:rsid w:val="00912B74"/>
    <w:rsid w:val="00912C13"/>
    <w:rsid w:val="00913B22"/>
    <w:rsid w:val="0091403E"/>
    <w:rsid w:val="00914284"/>
    <w:rsid w:val="009143A4"/>
    <w:rsid w:val="00915934"/>
    <w:rsid w:val="00915BE3"/>
    <w:rsid w:val="0091671F"/>
    <w:rsid w:val="0091745F"/>
    <w:rsid w:val="00917B9E"/>
    <w:rsid w:val="0092001F"/>
    <w:rsid w:val="00921214"/>
    <w:rsid w:val="009218AE"/>
    <w:rsid w:val="00921B0A"/>
    <w:rsid w:val="00921EAE"/>
    <w:rsid w:val="0092253B"/>
    <w:rsid w:val="00922CA3"/>
    <w:rsid w:val="0092300C"/>
    <w:rsid w:val="009237B0"/>
    <w:rsid w:val="00924089"/>
    <w:rsid w:val="009241B9"/>
    <w:rsid w:val="0092474E"/>
    <w:rsid w:val="0092581A"/>
    <w:rsid w:val="00925F78"/>
    <w:rsid w:val="00926E7C"/>
    <w:rsid w:val="00926F0B"/>
    <w:rsid w:val="00927259"/>
    <w:rsid w:val="00927D1F"/>
    <w:rsid w:val="00930395"/>
    <w:rsid w:val="009307CD"/>
    <w:rsid w:val="00930EBC"/>
    <w:rsid w:val="00931DD2"/>
    <w:rsid w:val="0093254A"/>
    <w:rsid w:val="0093308B"/>
    <w:rsid w:val="00933164"/>
    <w:rsid w:val="009335CF"/>
    <w:rsid w:val="009335E2"/>
    <w:rsid w:val="00934C83"/>
    <w:rsid w:val="00934DC1"/>
    <w:rsid w:val="009350ED"/>
    <w:rsid w:val="009356F4"/>
    <w:rsid w:val="00936562"/>
    <w:rsid w:val="00936651"/>
    <w:rsid w:val="009369BE"/>
    <w:rsid w:val="009372C6"/>
    <w:rsid w:val="00937314"/>
    <w:rsid w:val="00940317"/>
    <w:rsid w:val="0094060F"/>
    <w:rsid w:val="009406D0"/>
    <w:rsid w:val="00940B72"/>
    <w:rsid w:val="00940FDD"/>
    <w:rsid w:val="00941622"/>
    <w:rsid w:val="00942DF3"/>
    <w:rsid w:val="0094330C"/>
    <w:rsid w:val="009438E0"/>
    <w:rsid w:val="00943A9F"/>
    <w:rsid w:val="009440FC"/>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185"/>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5D2D"/>
    <w:rsid w:val="009668BE"/>
    <w:rsid w:val="00966CDA"/>
    <w:rsid w:val="00966D0A"/>
    <w:rsid w:val="0096704C"/>
    <w:rsid w:val="0096742F"/>
    <w:rsid w:val="00967A15"/>
    <w:rsid w:val="0097059E"/>
    <w:rsid w:val="00971319"/>
    <w:rsid w:val="00972DF3"/>
    <w:rsid w:val="0097400A"/>
    <w:rsid w:val="00974ABA"/>
    <w:rsid w:val="00974B3A"/>
    <w:rsid w:val="00974F49"/>
    <w:rsid w:val="009752CA"/>
    <w:rsid w:val="00975617"/>
    <w:rsid w:val="00975D4E"/>
    <w:rsid w:val="00976451"/>
    <w:rsid w:val="00976646"/>
    <w:rsid w:val="009770F6"/>
    <w:rsid w:val="00980707"/>
    <w:rsid w:val="00981CD0"/>
    <w:rsid w:val="00982923"/>
    <w:rsid w:val="0098336C"/>
    <w:rsid w:val="00983409"/>
    <w:rsid w:val="00983B2C"/>
    <w:rsid w:val="009847CA"/>
    <w:rsid w:val="009858DF"/>
    <w:rsid w:val="00985CE0"/>
    <w:rsid w:val="009863FD"/>
    <w:rsid w:val="00986B52"/>
    <w:rsid w:val="0098755D"/>
    <w:rsid w:val="00987746"/>
    <w:rsid w:val="009878AC"/>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1FB"/>
    <w:rsid w:val="009A3433"/>
    <w:rsid w:val="009A3A42"/>
    <w:rsid w:val="009A45E0"/>
    <w:rsid w:val="009A50EF"/>
    <w:rsid w:val="009A5344"/>
    <w:rsid w:val="009A54D1"/>
    <w:rsid w:val="009A5588"/>
    <w:rsid w:val="009A5632"/>
    <w:rsid w:val="009A5921"/>
    <w:rsid w:val="009A6855"/>
    <w:rsid w:val="009B193C"/>
    <w:rsid w:val="009B2503"/>
    <w:rsid w:val="009B26E4"/>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5C5F"/>
    <w:rsid w:val="009D61A1"/>
    <w:rsid w:val="009D6D08"/>
    <w:rsid w:val="009D703F"/>
    <w:rsid w:val="009D7502"/>
    <w:rsid w:val="009D7BC3"/>
    <w:rsid w:val="009D7D40"/>
    <w:rsid w:val="009E064C"/>
    <w:rsid w:val="009E0718"/>
    <w:rsid w:val="009E08CD"/>
    <w:rsid w:val="009E0C56"/>
    <w:rsid w:val="009E1046"/>
    <w:rsid w:val="009E175C"/>
    <w:rsid w:val="009E181A"/>
    <w:rsid w:val="009E20F3"/>
    <w:rsid w:val="009E3B78"/>
    <w:rsid w:val="009E420E"/>
    <w:rsid w:val="009E563E"/>
    <w:rsid w:val="009E56DD"/>
    <w:rsid w:val="009E5E73"/>
    <w:rsid w:val="009E6D76"/>
    <w:rsid w:val="009E6FE0"/>
    <w:rsid w:val="009E705C"/>
    <w:rsid w:val="009E7838"/>
    <w:rsid w:val="009E788F"/>
    <w:rsid w:val="009F0085"/>
    <w:rsid w:val="009F0AF4"/>
    <w:rsid w:val="009F11A9"/>
    <w:rsid w:val="009F11BB"/>
    <w:rsid w:val="009F11D8"/>
    <w:rsid w:val="009F1B6B"/>
    <w:rsid w:val="009F1D3D"/>
    <w:rsid w:val="009F313A"/>
    <w:rsid w:val="009F3191"/>
    <w:rsid w:val="009F42BB"/>
    <w:rsid w:val="009F4A2A"/>
    <w:rsid w:val="009F4A66"/>
    <w:rsid w:val="009F4C66"/>
    <w:rsid w:val="009F4F0E"/>
    <w:rsid w:val="009F5B1B"/>
    <w:rsid w:val="009F6D4B"/>
    <w:rsid w:val="009F7665"/>
    <w:rsid w:val="00A0162B"/>
    <w:rsid w:val="00A01AEF"/>
    <w:rsid w:val="00A02093"/>
    <w:rsid w:val="00A0257C"/>
    <w:rsid w:val="00A028A6"/>
    <w:rsid w:val="00A03332"/>
    <w:rsid w:val="00A03C82"/>
    <w:rsid w:val="00A048A0"/>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16F1"/>
    <w:rsid w:val="00A226C0"/>
    <w:rsid w:val="00A22D7B"/>
    <w:rsid w:val="00A23119"/>
    <w:rsid w:val="00A23900"/>
    <w:rsid w:val="00A23B0F"/>
    <w:rsid w:val="00A24884"/>
    <w:rsid w:val="00A2513F"/>
    <w:rsid w:val="00A255FB"/>
    <w:rsid w:val="00A25AE5"/>
    <w:rsid w:val="00A25E8E"/>
    <w:rsid w:val="00A25FF3"/>
    <w:rsid w:val="00A26F29"/>
    <w:rsid w:val="00A274DB"/>
    <w:rsid w:val="00A27946"/>
    <w:rsid w:val="00A3050A"/>
    <w:rsid w:val="00A30AB1"/>
    <w:rsid w:val="00A30BED"/>
    <w:rsid w:val="00A30D17"/>
    <w:rsid w:val="00A31812"/>
    <w:rsid w:val="00A31F94"/>
    <w:rsid w:val="00A322EA"/>
    <w:rsid w:val="00A32A7F"/>
    <w:rsid w:val="00A32D70"/>
    <w:rsid w:val="00A33885"/>
    <w:rsid w:val="00A34B44"/>
    <w:rsid w:val="00A35441"/>
    <w:rsid w:val="00A35A29"/>
    <w:rsid w:val="00A35C54"/>
    <w:rsid w:val="00A363B3"/>
    <w:rsid w:val="00A36F48"/>
    <w:rsid w:val="00A37083"/>
    <w:rsid w:val="00A37599"/>
    <w:rsid w:val="00A37C90"/>
    <w:rsid w:val="00A37E5D"/>
    <w:rsid w:val="00A37EF3"/>
    <w:rsid w:val="00A40B6D"/>
    <w:rsid w:val="00A42FCE"/>
    <w:rsid w:val="00A43043"/>
    <w:rsid w:val="00A43684"/>
    <w:rsid w:val="00A43D13"/>
    <w:rsid w:val="00A446A0"/>
    <w:rsid w:val="00A447A2"/>
    <w:rsid w:val="00A44C4E"/>
    <w:rsid w:val="00A45058"/>
    <w:rsid w:val="00A45B62"/>
    <w:rsid w:val="00A45EFE"/>
    <w:rsid w:val="00A46116"/>
    <w:rsid w:val="00A47947"/>
    <w:rsid w:val="00A50015"/>
    <w:rsid w:val="00A504ED"/>
    <w:rsid w:val="00A50CBE"/>
    <w:rsid w:val="00A519A8"/>
    <w:rsid w:val="00A533BE"/>
    <w:rsid w:val="00A54780"/>
    <w:rsid w:val="00A54A6E"/>
    <w:rsid w:val="00A5526B"/>
    <w:rsid w:val="00A56486"/>
    <w:rsid w:val="00A56A92"/>
    <w:rsid w:val="00A5787F"/>
    <w:rsid w:val="00A57969"/>
    <w:rsid w:val="00A601CF"/>
    <w:rsid w:val="00A60678"/>
    <w:rsid w:val="00A60F15"/>
    <w:rsid w:val="00A60F1D"/>
    <w:rsid w:val="00A637ED"/>
    <w:rsid w:val="00A63CA5"/>
    <w:rsid w:val="00A64B4B"/>
    <w:rsid w:val="00A657A9"/>
    <w:rsid w:val="00A65FE8"/>
    <w:rsid w:val="00A6606F"/>
    <w:rsid w:val="00A662CB"/>
    <w:rsid w:val="00A66CD3"/>
    <w:rsid w:val="00A670EE"/>
    <w:rsid w:val="00A67688"/>
    <w:rsid w:val="00A67889"/>
    <w:rsid w:val="00A70276"/>
    <w:rsid w:val="00A708B4"/>
    <w:rsid w:val="00A70A25"/>
    <w:rsid w:val="00A70D39"/>
    <w:rsid w:val="00A71344"/>
    <w:rsid w:val="00A716E5"/>
    <w:rsid w:val="00A71F23"/>
    <w:rsid w:val="00A71FAC"/>
    <w:rsid w:val="00A72463"/>
    <w:rsid w:val="00A726D9"/>
    <w:rsid w:val="00A7297E"/>
    <w:rsid w:val="00A73AC9"/>
    <w:rsid w:val="00A73BA6"/>
    <w:rsid w:val="00A73FFB"/>
    <w:rsid w:val="00A74168"/>
    <w:rsid w:val="00A7559F"/>
    <w:rsid w:val="00A75626"/>
    <w:rsid w:val="00A758AA"/>
    <w:rsid w:val="00A7609E"/>
    <w:rsid w:val="00A809AF"/>
    <w:rsid w:val="00A82516"/>
    <w:rsid w:val="00A8265F"/>
    <w:rsid w:val="00A82847"/>
    <w:rsid w:val="00A831B8"/>
    <w:rsid w:val="00A834EE"/>
    <w:rsid w:val="00A85755"/>
    <w:rsid w:val="00A8599A"/>
    <w:rsid w:val="00A8698F"/>
    <w:rsid w:val="00A86DDB"/>
    <w:rsid w:val="00A8707F"/>
    <w:rsid w:val="00A87489"/>
    <w:rsid w:val="00A87C15"/>
    <w:rsid w:val="00A90830"/>
    <w:rsid w:val="00A90CA1"/>
    <w:rsid w:val="00A91924"/>
    <w:rsid w:val="00A926A0"/>
    <w:rsid w:val="00A92DC3"/>
    <w:rsid w:val="00A92FEB"/>
    <w:rsid w:val="00A9376D"/>
    <w:rsid w:val="00A937CE"/>
    <w:rsid w:val="00A93E0F"/>
    <w:rsid w:val="00A947C0"/>
    <w:rsid w:val="00A94908"/>
    <w:rsid w:val="00A94996"/>
    <w:rsid w:val="00A955A6"/>
    <w:rsid w:val="00A95C70"/>
    <w:rsid w:val="00A95D0E"/>
    <w:rsid w:val="00A96BE4"/>
    <w:rsid w:val="00A97016"/>
    <w:rsid w:val="00A97408"/>
    <w:rsid w:val="00A97D85"/>
    <w:rsid w:val="00AA04E7"/>
    <w:rsid w:val="00AA09E0"/>
    <w:rsid w:val="00AA1597"/>
    <w:rsid w:val="00AA3606"/>
    <w:rsid w:val="00AA3B61"/>
    <w:rsid w:val="00AA3F3F"/>
    <w:rsid w:val="00AA5803"/>
    <w:rsid w:val="00AA5ECE"/>
    <w:rsid w:val="00AA60BF"/>
    <w:rsid w:val="00AA64C0"/>
    <w:rsid w:val="00AA6B23"/>
    <w:rsid w:val="00AB025F"/>
    <w:rsid w:val="00AB0771"/>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B7675"/>
    <w:rsid w:val="00AC0059"/>
    <w:rsid w:val="00AC11AD"/>
    <w:rsid w:val="00AC1735"/>
    <w:rsid w:val="00AC2180"/>
    <w:rsid w:val="00AC2A39"/>
    <w:rsid w:val="00AC327A"/>
    <w:rsid w:val="00AC348A"/>
    <w:rsid w:val="00AC3676"/>
    <w:rsid w:val="00AC3B8A"/>
    <w:rsid w:val="00AC3D98"/>
    <w:rsid w:val="00AC4822"/>
    <w:rsid w:val="00AC4FA3"/>
    <w:rsid w:val="00AC5A27"/>
    <w:rsid w:val="00AC620B"/>
    <w:rsid w:val="00AC64A0"/>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357C"/>
    <w:rsid w:val="00AD3AA9"/>
    <w:rsid w:val="00AD4C08"/>
    <w:rsid w:val="00AD52E5"/>
    <w:rsid w:val="00AD61CE"/>
    <w:rsid w:val="00AD688D"/>
    <w:rsid w:val="00AD7B0E"/>
    <w:rsid w:val="00AE014B"/>
    <w:rsid w:val="00AE06F0"/>
    <w:rsid w:val="00AE07E2"/>
    <w:rsid w:val="00AE0CF8"/>
    <w:rsid w:val="00AE19F6"/>
    <w:rsid w:val="00AE1C06"/>
    <w:rsid w:val="00AE1D02"/>
    <w:rsid w:val="00AE1D46"/>
    <w:rsid w:val="00AE1D71"/>
    <w:rsid w:val="00AE20A3"/>
    <w:rsid w:val="00AE2A11"/>
    <w:rsid w:val="00AE2BD4"/>
    <w:rsid w:val="00AE380B"/>
    <w:rsid w:val="00AE39A1"/>
    <w:rsid w:val="00AE3D72"/>
    <w:rsid w:val="00AE3FCA"/>
    <w:rsid w:val="00AE524C"/>
    <w:rsid w:val="00AE5781"/>
    <w:rsid w:val="00AE5868"/>
    <w:rsid w:val="00AE5DD4"/>
    <w:rsid w:val="00AE61E3"/>
    <w:rsid w:val="00AE66E8"/>
    <w:rsid w:val="00AE6AAC"/>
    <w:rsid w:val="00AE6E80"/>
    <w:rsid w:val="00AE750F"/>
    <w:rsid w:val="00AE7524"/>
    <w:rsid w:val="00AF026B"/>
    <w:rsid w:val="00AF0558"/>
    <w:rsid w:val="00AF18FE"/>
    <w:rsid w:val="00AF1CCC"/>
    <w:rsid w:val="00AF24E7"/>
    <w:rsid w:val="00AF28B4"/>
    <w:rsid w:val="00AF2D67"/>
    <w:rsid w:val="00AF2F01"/>
    <w:rsid w:val="00AF353B"/>
    <w:rsid w:val="00AF3C5E"/>
    <w:rsid w:val="00AF4084"/>
    <w:rsid w:val="00AF4C33"/>
    <w:rsid w:val="00AF4C77"/>
    <w:rsid w:val="00AF4EB9"/>
    <w:rsid w:val="00AF5FAA"/>
    <w:rsid w:val="00AF6157"/>
    <w:rsid w:val="00AF70E6"/>
    <w:rsid w:val="00AF75B6"/>
    <w:rsid w:val="00AF7EA9"/>
    <w:rsid w:val="00B0018A"/>
    <w:rsid w:val="00B009D4"/>
    <w:rsid w:val="00B00BA7"/>
    <w:rsid w:val="00B01683"/>
    <w:rsid w:val="00B0185C"/>
    <w:rsid w:val="00B01977"/>
    <w:rsid w:val="00B02938"/>
    <w:rsid w:val="00B02E9F"/>
    <w:rsid w:val="00B03819"/>
    <w:rsid w:val="00B03F2C"/>
    <w:rsid w:val="00B049FD"/>
    <w:rsid w:val="00B04B28"/>
    <w:rsid w:val="00B04C70"/>
    <w:rsid w:val="00B0517E"/>
    <w:rsid w:val="00B052FC"/>
    <w:rsid w:val="00B05300"/>
    <w:rsid w:val="00B05B7B"/>
    <w:rsid w:val="00B05FA4"/>
    <w:rsid w:val="00B0648E"/>
    <w:rsid w:val="00B0763F"/>
    <w:rsid w:val="00B10675"/>
    <w:rsid w:val="00B11C8F"/>
    <w:rsid w:val="00B11F0B"/>
    <w:rsid w:val="00B128E6"/>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276F1"/>
    <w:rsid w:val="00B3067A"/>
    <w:rsid w:val="00B30A1B"/>
    <w:rsid w:val="00B30ACB"/>
    <w:rsid w:val="00B30CD1"/>
    <w:rsid w:val="00B3153D"/>
    <w:rsid w:val="00B31CEC"/>
    <w:rsid w:val="00B32E42"/>
    <w:rsid w:val="00B332E8"/>
    <w:rsid w:val="00B3535D"/>
    <w:rsid w:val="00B36136"/>
    <w:rsid w:val="00B36BAA"/>
    <w:rsid w:val="00B37143"/>
    <w:rsid w:val="00B37A91"/>
    <w:rsid w:val="00B400CA"/>
    <w:rsid w:val="00B406A7"/>
    <w:rsid w:val="00B40DCA"/>
    <w:rsid w:val="00B40FBA"/>
    <w:rsid w:val="00B416C9"/>
    <w:rsid w:val="00B41713"/>
    <w:rsid w:val="00B4190B"/>
    <w:rsid w:val="00B41B7E"/>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1EEF"/>
    <w:rsid w:val="00B52C52"/>
    <w:rsid w:val="00B5471E"/>
    <w:rsid w:val="00B54750"/>
    <w:rsid w:val="00B5617D"/>
    <w:rsid w:val="00B567FA"/>
    <w:rsid w:val="00B56DEA"/>
    <w:rsid w:val="00B5766F"/>
    <w:rsid w:val="00B607DF"/>
    <w:rsid w:val="00B608DE"/>
    <w:rsid w:val="00B60B76"/>
    <w:rsid w:val="00B6221D"/>
    <w:rsid w:val="00B629E6"/>
    <w:rsid w:val="00B6365F"/>
    <w:rsid w:val="00B63828"/>
    <w:rsid w:val="00B63B2A"/>
    <w:rsid w:val="00B67DC5"/>
    <w:rsid w:val="00B67F5D"/>
    <w:rsid w:val="00B70213"/>
    <w:rsid w:val="00B702DC"/>
    <w:rsid w:val="00B70AE9"/>
    <w:rsid w:val="00B70F80"/>
    <w:rsid w:val="00B71897"/>
    <w:rsid w:val="00B72196"/>
    <w:rsid w:val="00B72F85"/>
    <w:rsid w:val="00B73217"/>
    <w:rsid w:val="00B737FF"/>
    <w:rsid w:val="00B73C05"/>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840"/>
    <w:rsid w:val="00B84AFF"/>
    <w:rsid w:val="00B84DAB"/>
    <w:rsid w:val="00B858A7"/>
    <w:rsid w:val="00B860C1"/>
    <w:rsid w:val="00B8621C"/>
    <w:rsid w:val="00B86302"/>
    <w:rsid w:val="00B873CD"/>
    <w:rsid w:val="00B87989"/>
    <w:rsid w:val="00B87AFF"/>
    <w:rsid w:val="00B87C73"/>
    <w:rsid w:val="00B87EA6"/>
    <w:rsid w:val="00B903EE"/>
    <w:rsid w:val="00B9162C"/>
    <w:rsid w:val="00B91C89"/>
    <w:rsid w:val="00B91E7E"/>
    <w:rsid w:val="00B9244D"/>
    <w:rsid w:val="00B92E7E"/>
    <w:rsid w:val="00B9333B"/>
    <w:rsid w:val="00B93924"/>
    <w:rsid w:val="00B95732"/>
    <w:rsid w:val="00B960C0"/>
    <w:rsid w:val="00B967FA"/>
    <w:rsid w:val="00B96D74"/>
    <w:rsid w:val="00B975B6"/>
    <w:rsid w:val="00BA0081"/>
    <w:rsid w:val="00BA0215"/>
    <w:rsid w:val="00BA1160"/>
    <w:rsid w:val="00BA16D4"/>
    <w:rsid w:val="00BA1B27"/>
    <w:rsid w:val="00BA26BC"/>
    <w:rsid w:val="00BA283F"/>
    <w:rsid w:val="00BA350E"/>
    <w:rsid w:val="00BA3737"/>
    <w:rsid w:val="00BA4045"/>
    <w:rsid w:val="00BA47F4"/>
    <w:rsid w:val="00BA52F1"/>
    <w:rsid w:val="00BA692A"/>
    <w:rsid w:val="00BA6979"/>
    <w:rsid w:val="00BA6C82"/>
    <w:rsid w:val="00BA6E88"/>
    <w:rsid w:val="00BA7E89"/>
    <w:rsid w:val="00BB0742"/>
    <w:rsid w:val="00BB117E"/>
    <w:rsid w:val="00BB175D"/>
    <w:rsid w:val="00BB2509"/>
    <w:rsid w:val="00BB2938"/>
    <w:rsid w:val="00BB2AB0"/>
    <w:rsid w:val="00BB31D8"/>
    <w:rsid w:val="00BB3822"/>
    <w:rsid w:val="00BB49DB"/>
    <w:rsid w:val="00BB53DA"/>
    <w:rsid w:val="00BB5A16"/>
    <w:rsid w:val="00BB5FCE"/>
    <w:rsid w:val="00BC04D4"/>
    <w:rsid w:val="00BC0AFD"/>
    <w:rsid w:val="00BC2B64"/>
    <w:rsid w:val="00BC36E9"/>
    <w:rsid w:val="00BC386F"/>
    <w:rsid w:val="00BC39A6"/>
    <w:rsid w:val="00BC418B"/>
    <w:rsid w:val="00BC4342"/>
    <w:rsid w:val="00BC46E3"/>
    <w:rsid w:val="00BC4BC5"/>
    <w:rsid w:val="00BC4D64"/>
    <w:rsid w:val="00BC62DC"/>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5"/>
    <w:rsid w:val="00BD4CAD"/>
    <w:rsid w:val="00BD5467"/>
    <w:rsid w:val="00BD5C52"/>
    <w:rsid w:val="00BD5F96"/>
    <w:rsid w:val="00BD6CA0"/>
    <w:rsid w:val="00BD70E5"/>
    <w:rsid w:val="00BD72DF"/>
    <w:rsid w:val="00BD748F"/>
    <w:rsid w:val="00BD74E7"/>
    <w:rsid w:val="00BD78BF"/>
    <w:rsid w:val="00BE04CE"/>
    <w:rsid w:val="00BE08C3"/>
    <w:rsid w:val="00BE13A9"/>
    <w:rsid w:val="00BE13AD"/>
    <w:rsid w:val="00BE15DC"/>
    <w:rsid w:val="00BE166D"/>
    <w:rsid w:val="00BE16F4"/>
    <w:rsid w:val="00BE18CC"/>
    <w:rsid w:val="00BE18D8"/>
    <w:rsid w:val="00BE1F82"/>
    <w:rsid w:val="00BE315D"/>
    <w:rsid w:val="00BE33DE"/>
    <w:rsid w:val="00BE3ABE"/>
    <w:rsid w:val="00BE3FDE"/>
    <w:rsid w:val="00BE4244"/>
    <w:rsid w:val="00BE5B9E"/>
    <w:rsid w:val="00BE65E1"/>
    <w:rsid w:val="00BE6B54"/>
    <w:rsid w:val="00BE71C6"/>
    <w:rsid w:val="00BE736E"/>
    <w:rsid w:val="00BE7463"/>
    <w:rsid w:val="00BE7F4F"/>
    <w:rsid w:val="00BF0226"/>
    <w:rsid w:val="00BF09B5"/>
    <w:rsid w:val="00BF09F9"/>
    <w:rsid w:val="00BF0B11"/>
    <w:rsid w:val="00BF0DE8"/>
    <w:rsid w:val="00BF1137"/>
    <w:rsid w:val="00BF1188"/>
    <w:rsid w:val="00BF2053"/>
    <w:rsid w:val="00BF235B"/>
    <w:rsid w:val="00BF23EA"/>
    <w:rsid w:val="00BF243F"/>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0F19"/>
    <w:rsid w:val="00C1176F"/>
    <w:rsid w:val="00C1209B"/>
    <w:rsid w:val="00C12493"/>
    <w:rsid w:val="00C12583"/>
    <w:rsid w:val="00C12973"/>
    <w:rsid w:val="00C12BDD"/>
    <w:rsid w:val="00C132FD"/>
    <w:rsid w:val="00C13504"/>
    <w:rsid w:val="00C136C6"/>
    <w:rsid w:val="00C13907"/>
    <w:rsid w:val="00C13D90"/>
    <w:rsid w:val="00C1439D"/>
    <w:rsid w:val="00C1523B"/>
    <w:rsid w:val="00C158F7"/>
    <w:rsid w:val="00C15917"/>
    <w:rsid w:val="00C167F2"/>
    <w:rsid w:val="00C168A9"/>
    <w:rsid w:val="00C17B55"/>
    <w:rsid w:val="00C17E82"/>
    <w:rsid w:val="00C21642"/>
    <w:rsid w:val="00C21681"/>
    <w:rsid w:val="00C218EF"/>
    <w:rsid w:val="00C22E28"/>
    <w:rsid w:val="00C22E96"/>
    <w:rsid w:val="00C23478"/>
    <w:rsid w:val="00C2430A"/>
    <w:rsid w:val="00C24342"/>
    <w:rsid w:val="00C243D8"/>
    <w:rsid w:val="00C258B2"/>
    <w:rsid w:val="00C25A4F"/>
    <w:rsid w:val="00C26FDF"/>
    <w:rsid w:val="00C2750D"/>
    <w:rsid w:val="00C27685"/>
    <w:rsid w:val="00C30152"/>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6512"/>
    <w:rsid w:val="00C37078"/>
    <w:rsid w:val="00C3779C"/>
    <w:rsid w:val="00C40680"/>
    <w:rsid w:val="00C41FEB"/>
    <w:rsid w:val="00C4240A"/>
    <w:rsid w:val="00C42714"/>
    <w:rsid w:val="00C427CC"/>
    <w:rsid w:val="00C433C1"/>
    <w:rsid w:val="00C4479D"/>
    <w:rsid w:val="00C44B14"/>
    <w:rsid w:val="00C44E04"/>
    <w:rsid w:val="00C45341"/>
    <w:rsid w:val="00C46BD1"/>
    <w:rsid w:val="00C474F5"/>
    <w:rsid w:val="00C501B3"/>
    <w:rsid w:val="00C502ED"/>
    <w:rsid w:val="00C503B5"/>
    <w:rsid w:val="00C50DB0"/>
    <w:rsid w:val="00C51047"/>
    <w:rsid w:val="00C51A5F"/>
    <w:rsid w:val="00C51D50"/>
    <w:rsid w:val="00C53416"/>
    <w:rsid w:val="00C53990"/>
    <w:rsid w:val="00C539B9"/>
    <w:rsid w:val="00C5435D"/>
    <w:rsid w:val="00C55016"/>
    <w:rsid w:val="00C5513B"/>
    <w:rsid w:val="00C55AEA"/>
    <w:rsid w:val="00C56FF4"/>
    <w:rsid w:val="00C5720E"/>
    <w:rsid w:val="00C57756"/>
    <w:rsid w:val="00C57E3A"/>
    <w:rsid w:val="00C60857"/>
    <w:rsid w:val="00C60BF1"/>
    <w:rsid w:val="00C626CD"/>
    <w:rsid w:val="00C62A29"/>
    <w:rsid w:val="00C62F62"/>
    <w:rsid w:val="00C63249"/>
    <w:rsid w:val="00C63579"/>
    <w:rsid w:val="00C64152"/>
    <w:rsid w:val="00C646C5"/>
    <w:rsid w:val="00C64C6E"/>
    <w:rsid w:val="00C6511E"/>
    <w:rsid w:val="00C65BDE"/>
    <w:rsid w:val="00C6677E"/>
    <w:rsid w:val="00C67696"/>
    <w:rsid w:val="00C67EBF"/>
    <w:rsid w:val="00C7048D"/>
    <w:rsid w:val="00C70CF8"/>
    <w:rsid w:val="00C712DA"/>
    <w:rsid w:val="00C715ED"/>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2221"/>
    <w:rsid w:val="00C829E5"/>
    <w:rsid w:val="00C83563"/>
    <w:rsid w:val="00C83F82"/>
    <w:rsid w:val="00C860A6"/>
    <w:rsid w:val="00C86266"/>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569A"/>
    <w:rsid w:val="00C961C2"/>
    <w:rsid w:val="00C96304"/>
    <w:rsid w:val="00C9678A"/>
    <w:rsid w:val="00C96878"/>
    <w:rsid w:val="00C97671"/>
    <w:rsid w:val="00C97873"/>
    <w:rsid w:val="00CA128D"/>
    <w:rsid w:val="00CA19C2"/>
    <w:rsid w:val="00CA2286"/>
    <w:rsid w:val="00CA3AD9"/>
    <w:rsid w:val="00CA3E07"/>
    <w:rsid w:val="00CA42BD"/>
    <w:rsid w:val="00CA44A8"/>
    <w:rsid w:val="00CA49C5"/>
    <w:rsid w:val="00CA4BA9"/>
    <w:rsid w:val="00CA5777"/>
    <w:rsid w:val="00CA58CB"/>
    <w:rsid w:val="00CA593C"/>
    <w:rsid w:val="00CA604F"/>
    <w:rsid w:val="00CA635E"/>
    <w:rsid w:val="00CA6438"/>
    <w:rsid w:val="00CA69F0"/>
    <w:rsid w:val="00CA7B88"/>
    <w:rsid w:val="00CA7BEB"/>
    <w:rsid w:val="00CB0CE0"/>
    <w:rsid w:val="00CB0ECF"/>
    <w:rsid w:val="00CB1C85"/>
    <w:rsid w:val="00CB268F"/>
    <w:rsid w:val="00CB3804"/>
    <w:rsid w:val="00CB3A9D"/>
    <w:rsid w:val="00CB3B13"/>
    <w:rsid w:val="00CB3B94"/>
    <w:rsid w:val="00CB3F97"/>
    <w:rsid w:val="00CB42E4"/>
    <w:rsid w:val="00CB55F5"/>
    <w:rsid w:val="00CB5F1E"/>
    <w:rsid w:val="00CB65DD"/>
    <w:rsid w:val="00CB744B"/>
    <w:rsid w:val="00CC06B0"/>
    <w:rsid w:val="00CC0B42"/>
    <w:rsid w:val="00CC1D4A"/>
    <w:rsid w:val="00CC4BF7"/>
    <w:rsid w:val="00CC4D50"/>
    <w:rsid w:val="00CC500D"/>
    <w:rsid w:val="00CC6CB8"/>
    <w:rsid w:val="00CC6E55"/>
    <w:rsid w:val="00CC785F"/>
    <w:rsid w:val="00CC7AE5"/>
    <w:rsid w:val="00CC7E6D"/>
    <w:rsid w:val="00CD0049"/>
    <w:rsid w:val="00CD015B"/>
    <w:rsid w:val="00CD10B1"/>
    <w:rsid w:val="00CD126D"/>
    <w:rsid w:val="00CD15D0"/>
    <w:rsid w:val="00CD1905"/>
    <w:rsid w:val="00CD1D28"/>
    <w:rsid w:val="00CD282C"/>
    <w:rsid w:val="00CD3192"/>
    <w:rsid w:val="00CD37FA"/>
    <w:rsid w:val="00CD3DF8"/>
    <w:rsid w:val="00CD4061"/>
    <w:rsid w:val="00CD4A05"/>
    <w:rsid w:val="00CD4A81"/>
    <w:rsid w:val="00CD4DC8"/>
    <w:rsid w:val="00CD4F4D"/>
    <w:rsid w:val="00CD532E"/>
    <w:rsid w:val="00CD5931"/>
    <w:rsid w:val="00CD5E8D"/>
    <w:rsid w:val="00CD65D9"/>
    <w:rsid w:val="00CD69D9"/>
    <w:rsid w:val="00CD7FB9"/>
    <w:rsid w:val="00CE010B"/>
    <w:rsid w:val="00CE04A0"/>
    <w:rsid w:val="00CE0C41"/>
    <w:rsid w:val="00CE0EF9"/>
    <w:rsid w:val="00CE0F72"/>
    <w:rsid w:val="00CE152D"/>
    <w:rsid w:val="00CE177E"/>
    <w:rsid w:val="00CE23B2"/>
    <w:rsid w:val="00CE2C9B"/>
    <w:rsid w:val="00CE2D0E"/>
    <w:rsid w:val="00CE3C01"/>
    <w:rsid w:val="00CE4E6A"/>
    <w:rsid w:val="00CE4FFE"/>
    <w:rsid w:val="00CE51B0"/>
    <w:rsid w:val="00CE527D"/>
    <w:rsid w:val="00CE572C"/>
    <w:rsid w:val="00CE5E5A"/>
    <w:rsid w:val="00CE5F93"/>
    <w:rsid w:val="00CE6565"/>
    <w:rsid w:val="00CE7B90"/>
    <w:rsid w:val="00CE7E11"/>
    <w:rsid w:val="00CF0520"/>
    <w:rsid w:val="00CF2567"/>
    <w:rsid w:val="00CF35B6"/>
    <w:rsid w:val="00CF4448"/>
    <w:rsid w:val="00CF47CA"/>
    <w:rsid w:val="00CF4A01"/>
    <w:rsid w:val="00CF51EE"/>
    <w:rsid w:val="00CF56CF"/>
    <w:rsid w:val="00CF5A00"/>
    <w:rsid w:val="00CF6F75"/>
    <w:rsid w:val="00CF7725"/>
    <w:rsid w:val="00CF7C64"/>
    <w:rsid w:val="00D0024F"/>
    <w:rsid w:val="00D0162E"/>
    <w:rsid w:val="00D0170E"/>
    <w:rsid w:val="00D01B4D"/>
    <w:rsid w:val="00D030D9"/>
    <w:rsid w:val="00D038E7"/>
    <w:rsid w:val="00D0573B"/>
    <w:rsid w:val="00D06178"/>
    <w:rsid w:val="00D06FF1"/>
    <w:rsid w:val="00D074E7"/>
    <w:rsid w:val="00D075E7"/>
    <w:rsid w:val="00D10511"/>
    <w:rsid w:val="00D10EEA"/>
    <w:rsid w:val="00D11106"/>
    <w:rsid w:val="00D11129"/>
    <w:rsid w:val="00D113B8"/>
    <w:rsid w:val="00D11A80"/>
    <w:rsid w:val="00D12551"/>
    <w:rsid w:val="00D13173"/>
    <w:rsid w:val="00D13B4E"/>
    <w:rsid w:val="00D143AC"/>
    <w:rsid w:val="00D147DE"/>
    <w:rsid w:val="00D14A0C"/>
    <w:rsid w:val="00D14B58"/>
    <w:rsid w:val="00D14EBA"/>
    <w:rsid w:val="00D15B5A"/>
    <w:rsid w:val="00D15C4C"/>
    <w:rsid w:val="00D15D7A"/>
    <w:rsid w:val="00D1636B"/>
    <w:rsid w:val="00D166C8"/>
    <w:rsid w:val="00D1744C"/>
    <w:rsid w:val="00D175DE"/>
    <w:rsid w:val="00D20322"/>
    <w:rsid w:val="00D21154"/>
    <w:rsid w:val="00D219B5"/>
    <w:rsid w:val="00D22D1D"/>
    <w:rsid w:val="00D241B7"/>
    <w:rsid w:val="00D242A3"/>
    <w:rsid w:val="00D24A0C"/>
    <w:rsid w:val="00D24A88"/>
    <w:rsid w:val="00D24FF8"/>
    <w:rsid w:val="00D251C2"/>
    <w:rsid w:val="00D25DFB"/>
    <w:rsid w:val="00D25FA8"/>
    <w:rsid w:val="00D26052"/>
    <w:rsid w:val="00D2684E"/>
    <w:rsid w:val="00D27C50"/>
    <w:rsid w:val="00D27EE5"/>
    <w:rsid w:val="00D310C5"/>
    <w:rsid w:val="00D327C2"/>
    <w:rsid w:val="00D32F9B"/>
    <w:rsid w:val="00D330C0"/>
    <w:rsid w:val="00D33A1A"/>
    <w:rsid w:val="00D33F08"/>
    <w:rsid w:val="00D34CAE"/>
    <w:rsid w:val="00D34DDE"/>
    <w:rsid w:val="00D35368"/>
    <w:rsid w:val="00D35784"/>
    <w:rsid w:val="00D35BF1"/>
    <w:rsid w:val="00D36D6B"/>
    <w:rsid w:val="00D36F55"/>
    <w:rsid w:val="00D37D11"/>
    <w:rsid w:val="00D4053C"/>
    <w:rsid w:val="00D40F0F"/>
    <w:rsid w:val="00D41970"/>
    <w:rsid w:val="00D42437"/>
    <w:rsid w:val="00D42487"/>
    <w:rsid w:val="00D4259A"/>
    <w:rsid w:val="00D4280C"/>
    <w:rsid w:val="00D42853"/>
    <w:rsid w:val="00D4333A"/>
    <w:rsid w:val="00D4334F"/>
    <w:rsid w:val="00D437F2"/>
    <w:rsid w:val="00D44D19"/>
    <w:rsid w:val="00D45616"/>
    <w:rsid w:val="00D46682"/>
    <w:rsid w:val="00D46B95"/>
    <w:rsid w:val="00D4788A"/>
    <w:rsid w:val="00D47E05"/>
    <w:rsid w:val="00D47F82"/>
    <w:rsid w:val="00D509C7"/>
    <w:rsid w:val="00D50D81"/>
    <w:rsid w:val="00D516CC"/>
    <w:rsid w:val="00D51807"/>
    <w:rsid w:val="00D51DAC"/>
    <w:rsid w:val="00D52077"/>
    <w:rsid w:val="00D52239"/>
    <w:rsid w:val="00D528A6"/>
    <w:rsid w:val="00D52D70"/>
    <w:rsid w:val="00D535BB"/>
    <w:rsid w:val="00D54863"/>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338"/>
    <w:rsid w:val="00D65924"/>
    <w:rsid w:val="00D665DF"/>
    <w:rsid w:val="00D66BFC"/>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76F78"/>
    <w:rsid w:val="00D77A6B"/>
    <w:rsid w:val="00D8012A"/>
    <w:rsid w:val="00D8013E"/>
    <w:rsid w:val="00D81EF2"/>
    <w:rsid w:val="00D82A7F"/>
    <w:rsid w:val="00D82EA7"/>
    <w:rsid w:val="00D8375A"/>
    <w:rsid w:val="00D83818"/>
    <w:rsid w:val="00D83EC4"/>
    <w:rsid w:val="00D84234"/>
    <w:rsid w:val="00D84B90"/>
    <w:rsid w:val="00D851F2"/>
    <w:rsid w:val="00D859C2"/>
    <w:rsid w:val="00D85DA6"/>
    <w:rsid w:val="00D86D47"/>
    <w:rsid w:val="00D874D5"/>
    <w:rsid w:val="00D87D86"/>
    <w:rsid w:val="00D900C9"/>
    <w:rsid w:val="00D90456"/>
    <w:rsid w:val="00D90806"/>
    <w:rsid w:val="00D90FB3"/>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524"/>
    <w:rsid w:val="00DA08A5"/>
    <w:rsid w:val="00DA1189"/>
    <w:rsid w:val="00DA1375"/>
    <w:rsid w:val="00DA141D"/>
    <w:rsid w:val="00DA1B61"/>
    <w:rsid w:val="00DA1E09"/>
    <w:rsid w:val="00DA2038"/>
    <w:rsid w:val="00DA20E4"/>
    <w:rsid w:val="00DA250E"/>
    <w:rsid w:val="00DA2CF7"/>
    <w:rsid w:val="00DA2EAD"/>
    <w:rsid w:val="00DA31C1"/>
    <w:rsid w:val="00DA323E"/>
    <w:rsid w:val="00DA3F5A"/>
    <w:rsid w:val="00DA4123"/>
    <w:rsid w:val="00DA423B"/>
    <w:rsid w:val="00DA4919"/>
    <w:rsid w:val="00DA49A2"/>
    <w:rsid w:val="00DA4DEA"/>
    <w:rsid w:val="00DA53E7"/>
    <w:rsid w:val="00DA54F4"/>
    <w:rsid w:val="00DA6B1C"/>
    <w:rsid w:val="00DA7146"/>
    <w:rsid w:val="00DB1D6D"/>
    <w:rsid w:val="00DB1DB0"/>
    <w:rsid w:val="00DB350C"/>
    <w:rsid w:val="00DB353C"/>
    <w:rsid w:val="00DB35C4"/>
    <w:rsid w:val="00DB38E2"/>
    <w:rsid w:val="00DB428F"/>
    <w:rsid w:val="00DB49E3"/>
    <w:rsid w:val="00DB5014"/>
    <w:rsid w:val="00DB6DBB"/>
    <w:rsid w:val="00DB7A44"/>
    <w:rsid w:val="00DC04A9"/>
    <w:rsid w:val="00DC0713"/>
    <w:rsid w:val="00DC0F37"/>
    <w:rsid w:val="00DC1090"/>
    <w:rsid w:val="00DC2293"/>
    <w:rsid w:val="00DC270C"/>
    <w:rsid w:val="00DC2C09"/>
    <w:rsid w:val="00DC36F8"/>
    <w:rsid w:val="00DC39EC"/>
    <w:rsid w:val="00DC3A85"/>
    <w:rsid w:val="00DC51AE"/>
    <w:rsid w:val="00DC5308"/>
    <w:rsid w:val="00DC567D"/>
    <w:rsid w:val="00DC6A31"/>
    <w:rsid w:val="00DC75A7"/>
    <w:rsid w:val="00DC7834"/>
    <w:rsid w:val="00DC7C8A"/>
    <w:rsid w:val="00DD0265"/>
    <w:rsid w:val="00DD0691"/>
    <w:rsid w:val="00DD1273"/>
    <w:rsid w:val="00DD1556"/>
    <w:rsid w:val="00DD1A68"/>
    <w:rsid w:val="00DD2257"/>
    <w:rsid w:val="00DD3F26"/>
    <w:rsid w:val="00DD4D5A"/>
    <w:rsid w:val="00DD53C8"/>
    <w:rsid w:val="00DD631A"/>
    <w:rsid w:val="00DD6456"/>
    <w:rsid w:val="00DD676F"/>
    <w:rsid w:val="00DD6B0A"/>
    <w:rsid w:val="00DD6DC9"/>
    <w:rsid w:val="00DE25D4"/>
    <w:rsid w:val="00DE2BB6"/>
    <w:rsid w:val="00DE30E8"/>
    <w:rsid w:val="00DE3430"/>
    <w:rsid w:val="00DE3705"/>
    <w:rsid w:val="00DE38B3"/>
    <w:rsid w:val="00DE48AC"/>
    <w:rsid w:val="00DE4DF8"/>
    <w:rsid w:val="00DE6B24"/>
    <w:rsid w:val="00DE6B4C"/>
    <w:rsid w:val="00DE6CAB"/>
    <w:rsid w:val="00DE705B"/>
    <w:rsid w:val="00DE7915"/>
    <w:rsid w:val="00DE7E53"/>
    <w:rsid w:val="00DF00CE"/>
    <w:rsid w:val="00DF09C0"/>
    <w:rsid w:val="00DF0D33"/>
    <w:rsid w:val="00DF1ACB"/>
    <w:rsid w:val="00DF2276"/>
    <w:rsid w:val="00DF36F0"/>
    <w:rsid w:val="00DF4851"/>
    <w:rsid w:val="00DF63D2"/>
    <w:rsid w:val="00DF6639"/>
    <w:rsid w:val="00DF757A"/>
    <w:rsid w:val="00DF7AB0"/>
    <w:rsid w:val="00E0143E"/>
    <w:rsid w:val="00E01EC8"/>
    <w:rsid w:val="00E02509"/>
    <w:rsid w:val="00E02CA6"/>
    <w:rsid w:val="00E02FFC"/>
    <w:rsid w:val="00E0326E"/>
    <w:rsid w:val="00E034C1"/>
    <w:rsid w:val="00E04163"/>
    <w:rsid w:val="00E046F7"/>
    <w:rsid w:val="00E0577B"/>
    <w:rsid w:val="00E05D11"/>
    <w:rsid w:val="00E060F8"/>
    <w:rsid w:val="00E06281"/>
    <w:rsid w:val="00E06408"/>
    <w:rsid w:val="00E0720C"/>
    <w:rsid w:val="00E103D1"/>
    <w:rsid w:val="00E10F4D"/>
    <w:rsid w:val="00E113BA"/>
    <w:rsid w:val="00E11E0A"/>
    <w:rsid w:val="00E1203E"/>
    <w:rsid w:val="00E1231C"/>
    <w:rsid w:val="00E130AD"/>
    <w:rsid w:val="00E1424E"/>
    <w:rsid w:val="00E146C9"/>
    <w:rsid w:val="00E15694"/>
    <w:rsid w:val="00E15E38"/>
    <w:rsid w:val="00E162C6"/>
    <w:rsid w:val="00E168D3"/>
    <w:rsid w:val="00E16ED7"/>
    <w:rsid w:val="00E16FB1"/>
    <w:rsid w:val="00E17521"/>
    <w:rsid w:val="00E2026E"/>
    <w:rsid w:val="00E20285"/>
    <w:rsid w:val="00E202A3"/>
    <w:rsid w:val="00E2078D"/>
    <w:rsid w:val="00E20CCD"/>
    <w:rsid w:val="00E21B63"/>
    <w:rsid w:val="00E22D28"/>
    <w:rsid w:val="00E23FA5"/>
    <w:rsid w:val="00E247C9"/>
    <w:rsid w:val="00E25066"/>
    <w:rsid w:val="00E25BB8"/>
    <w:rsid w:val="00E26359"/>
    <w:rsid w:val="00E266EC"/>
    <w:rsid w:val="00E26A78"/>
    <w:rsid w:val="00E26E8E"/>
    <w:rsid w:val="00E26FB3"/>
    <w:rsid w:val="00E2710C"/>
    <w:rsid w:val="00E279A4"/>
    <w:rsid w:val="00E27A0D"/>
    <w:rsid w:val="00E27FF3"/>
    <w:rsid w:val="00E309CC"/>
    <w:rsid w:val="00E3193E"/>
    <w:rsid w:val="00E31ACA"/>
    <w:rsid w:val="00E31B77"/>
    <w:rsid w:val="00E32C79"/>
    <w:rsid w:val="00E3344D"/>
    <w:rsid w:val="00E3489F"/>
    <w:rsid w:val="00E34B91"/>
    <w:rsid w:val="00E34F95"/>
    <w:rsid w:val="00E34FB6"/>
    <w:rsid w:val="00E34FCA"/>
    <w:rsid w:val="00E355EE"/>
    <w:rsid w:val="00E35B42"/>
    <w:rsid w:val="00E36406"/>
    <w:rsid w:val="00E372A3"/>
    <w:rsid w:val="00E37CBE"/>
    <w:rsid w:val="00E37E94"/>
    <w:rsid w:val="00E37FC5"/>
    <w:rsid w:val="00E410E0"/>
    <w:rsid w:val="00E42686"/>
    <w:rsid w:val="00E42CA8"/>
    <w:rsid w:val="00E42EA6"/>
    <w:rsid w:val="00E4373B"/>
    <w:rsid w:val="00E43F6F"/>
    <w:rsid w:val="00E44170"/>
    <w:rsid w:val="00E44FEB"/>
    <w:rsid w:val="00E454D4"/>
    <w:rsid w:val="00E45785"/>
    <w:rsid w:val="00E45C0B"/>
    <w:rsid w:val="00E45F37"/>
    <w:rsid w:val="00E46780"/>
    <w:rsid w:val="00E46D9C"/>
    <w:rsid w:val="00E47136"/>
    <w:rsid w:val="00E4721F"/>
    <w:rsid w:val="00E472DC"/>
    <w:rsid w:val="00E47738"/>
    <w:rsid w:val="00E477F8"/>
    <w:rsid w:val="00E478E6"/>
    <w:rsid w:val="00E50007"/>
    <w:rsid w:val="00E502BF"/>
    <w:rsid w:val="00E5041A"/>
    <w:rsid w:val="00E507E8"/>
    <w:rsid w:val="00E50C2E"/>
    <w:rsid w:val="00E517C9"/>
    <w:rsid w:val="00E535E6"/>
    <w:rsid w:val="00E53B0E"/>
    <w:rsid w:val="00E55908"/>
    <w:rsid w:val="00E56703"/>
    <w:rsid w:val="00E56BD1"/>
    <w:rsid w:val="00E56D51"/>
    <w:rsid w:val="00E5798C"/>
    <w:rsid w:val="00E57D0B"/>
    <w:rsid w:val="00E60055"/>
    <w:rsid w:val="00E6040F"/>
    <w:rsid w:val="00E60C7C"/>
    <w:rsid w:val="00E61E97"/>
    <w:rsid w:val="00E62279"/>
    <w:rsid w:val="00E62348"/>
    <w:rsid w:val="00E62429"/>
    <w:rsid w:val="00E64CC0"/>
    <w:rsid w:val="00E65D29"/>
    <w:rsid w:val="00E661A2"/>
    <w:rsid w:val="00E6664A"/>
    <w:rsid w:val="00E669C5"/>
    <w:rsid w:val="00E669F7"/>
    <w:rsid w:val="00E67415"/>
    <w:rsid w:val="00E674ED"/>
    <w:rsid w:val="00E6762F"/>
    <w:rsid w:val="00E707F9"/>
    <w:rsid w:val="00E7248F"/>
    <w:rsid w:val="00E7399F"/>
    <w:rsid w:val="00E73F62"/>
    <w:rsid w:val="00E74087"/>
    <w:rsid w:val="00E74C59"/>
    <w:rsid w:val="00E75C33"/>
    <w:rsid w:val="00E75D57"/>
    <w:rsid w:val="00E764B9"/>
    <w:rsid w:val="00E76597"/>
    <w:rsid w:val="00E76A88"/>
    <w:rsid w:val="00E76DE3"/>
    <w:rsid w:val="00E770D7"/>
    <w:rsid w:val="00E770DE"/>
    <w:rsid w:val="00E77D15"/>
    <w:rsid w:val="00E8083B"/>
    <w:rsid w:val="00E80DA7"/>
    <w:rsid w:val="00E81263"/>
    <w:rsid w:val="00E81F4B"/>
    <w:rsid w:val="00E82603"/>
    <w:rsid w:val="00E838B3"/>
    <w:rsid w:val="00E83CB0"/>
    <w:rsid w:val="00E840C4"/>
    <w:rsid w:val="00E85013"/>
    <w:rsid w:val="00E8574F"/>
    <w:rsid w:val="00E85F31"/>
    <w:rsid w:val="00E8643C"/>
    <w:rsid w:val="00E86D05"/>
    <w:rsid w:val="00E87168"/>
    <w:rsid w:val="00E878A0"/>
    <w:rsid w:val="00E878A1"/>
    <w:rsid w:val="00E87F0D"/>
    <w:rsid w:val="00E9018D"/>
    <w:rsid w:val="00E902DD"/>
    <w:rsid w:val="00E905B1"/>
    <w:rsid w:val="00E90D09"/>
    <w:rsid w:val="00E9234F"/>
    <w:rsid w:val="00E92843"/>
    <w:rsid w:val="00E93264"/>
    <w:rsid w:val="00E934D2"/>
    <w:rsid w:val="00E93C33"/>
    <w:rsid w:val="00E93D15"/>
    <w:rsid w:val="00E94073"/>
    <w:rsid w:val="00E949B7"/>
    <w:rsid w:val="00E94B2C"/>
    <w:rsid w:val="00E9666D"/>
    <w:rsid w:val="00E96DE9"/>
    <w:rsid w:val="00E97F6C"/>
    <w:rsid w:val="00EA12E8"/>
    <w:rsid w:val="00EA1E19"/>
    <w:rsid w:val="00EA2473"/>
    <w:rsid w:val="00EA2B38"/>
    <w:rsid w:val="00EA4319"/>
    <w:rsid w:val="00EA43E4"/>
    <w:rsid w:val="00EA56D4"/>
    <w:rsid w:val="00EA59BE"/>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0C9"/>
    <w:rsid w:val="00EC36A6"/>
    <w:rsid w:val="00EC3847"/>
    <w:rsid w:val="00EC4694"/>
    <w:rsid w:val="00EC48E0"/>
    <w:rsid w:val="00EC531F"/>
    <w:rsid w:val="00EC5B1A"/>
    <w:rsid w:val="00EC6FE2"/>
    <w:rsid w:val="00EC7606"/>
    <w:rsid w:val="00EC77A6"/>
    <w:rsid w:val="00EC79FD"/>
    <w:rsid w:val="00ED0C52"/>
    <w:rsid w:val="00ED0E5F"/>
    <w:rsid w:val="00ED11FC"/>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8F0"/>
    <w:rsid w:val="00ED7C9A"/>
    <w:rsid w:val="00ED7DDE"/>
    <w:rsid w:val="00EE07A1"/>
    <w:rsid w:val="00EE12E7"/>
    <w:rsid w:val="00EE17EE"/>
    <w:rsid w:val="00EE2292"/>
    <w:rsid w:val="00EE24D8"/>
    <w:rsid w:val="00EE2F37"/>
    <w:rsid w:val="00EE33CA"/>
    <w:rsid w:val="00EE35E5"/>
    <w:rsid w:val="00EE4369"/>
    <w:rsid w:val="00EE574D"/>
    <w:rsid w:val="00EE5DFA"/>
    <w:rsid w:val="00EE641B"/>
    <w:rsid w:val="00EE65B7"/>
    <w:rsid w:val="00EE6C87"/>
    <w:rsid w:val="00EE6ED4"/>
    <w:rsid w:val="00EE7639"/>
    <w:rsid w:val="00EE76E6"/>
    <w:rsid w:val="00EE79F7"/>
    <w:rsid w:val="00EF027F"/>
    <w:rsid w:val="00EF0338"/>
    <w:rsid w:val="00EF0361"/>
    <w:rsid w:val="00EF18BC"/>
    <w:rsid w:val="00EF1F4F"/>
    <w:rsid w:val="00EF2B94"/>
    <w:rsid w:val="00EF4E69"/>
    <w:rsid w:val="00EF4FE6"/>
    <w:rsid w:val="00EF52C9"/>
    <w:rsid w:val="00EF56B0"/>
    <w:rsid w:val="00EF5790"/>
    <w:rsid w:val="00EF5881"/>
    <w:rsid w:val="00EF6CCA"/>
    <w:rsid w:val="00EF7D4B"/>
    <w:rsid w:val="00F006DE"/>
    <w:rsid w:val="00F00ACA"/>
    <w:rsid w:val="00F00C44"/>
    <w:rsid w:val="00F01052"/>
    <w:rsid w:val="00F0126A"/>
    <w:rsid w:val="00F0162C"/>
    <w:rsid w:val="00F017B0"/>
    <w:rsid w:val="00F02185"/>
    <w:rsid w:val="00F029FD"/>
    <w:rsid w:val="00F02D22"/>
    <w:rsid w:val="00F038B4"/>
    <w:rsid w:val="00F03FF6"/>
    <w:rsid w:val="00F042F2"/>
    <w:rsid w:val="00F04C13"/>
    <w:rsid w:val="00F059B8"/>
    <w:rsid w:val="00F05A5D"/>
    <w:rsid w:val="00F07C01"/>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3F3B"/>
    <w:rsid w:val="00F24B67"/>
    <w:rsid w:val="00F24B93"/>
    <w:rsid w:val="00F24DCA"/>
    <w:rsid w:val="00F250EC"/>
    <w:rsid w:val="00F25829"/>
    <w:rsid w:val="00F25CCA"/>
    <w:rsid w:val="00F26127"/>
    <w:rsid w:val="00F264D4"/>
    <w:rsid w:val="00F26B98"/>
    <w:rsid w:val="00F26D78"/>
    <w:rsid w:val="00F27156"/>
    <w:rsid w:val="00F27160"/>
    <w:rsid w:val="00F304D2"/>
    <w:rsid w:val="00F30818"/>
    <w:rsid w:val="00F30B09"/>
    <w:rsid w:val="00F30F25"/>
    <w:rsid w:val="00F31260"/>
    <w:rsid w:val="00F318DF"/>
    <w:rsid w:val="00F31A36"/>
    <w:rsid w:val="00F31AB5"/>
    <w:rsid w:val="00F32573"/>
    <w:rsid w:val="00F327EB"/>
    <w:rsid w:val="00F32A1A"/>
    <w:rsid w:val="00F33145"/>
    <w:rsid w:val="00F34817"/>
    <w:rsid w:val="00F35430"/>
    <w:rsid w:val="00F35E82"/>
    <w:rsid w:val="00F36B18"/>
    <w:rsid w:val="00F40358"/>
    <w:rsid w:val="00F40A9D"/>
    <w:rsid w:val="00F40BD9"/>
    <w:rsid w:val="00F41066"/>
    <w:rsid w:val="00F41C83"/>
    <w:rsid w:val="00F42037"/>
    <w:rsid w:val="00F42A57"/>
    <w:rsid w:val="00F43117"/>
    <w:rsid w:val="00F43211"/>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57569"/>
    <w:rsid w:val="00F61462"/>
    <w:rsid w:val="00F62914"/>
    <w:rsid w:val="00F6330A"/>
    <w:rsid w:val="00F634EB"/>
    <w:rsid w:val="00F6422D"/>
    <w:rsid w:val="00F64E40"/>
    <w:rsid w:val="00F65AA0"/>
    <w:rsid w:val="00F6757C"/>
    <w:rsid w:val="00F678BA"/>
    <w:rsid w:val="00F7029B"/>
    <w:rsid w:val="00F70A5F"/>
    <w:rsid w:val="00F70CD5"/>
    <w:rsid w:val="00F70E8C"/>
    <w:rsid w:val="00F7126D"/>
    <w:rsid w:val="00F713D0"/>
    <w:rsid w:val="00F719C8"/>
    <w:rsid w:val="00F71A9D"/>
    <w:rsid w:val="00F729F0"/>
    <w:rsid w:val="00F748CD"/>
    <w:rsid w:val="00F751EA"/>
    <w:rsid w:val="00F7529F"/>
    <w:rsid w:val="00F75A31"/>
    <w:rsid w:val="00F7643E"/>
    <w:rsid w:val="00F76922"/>
    <w:rsid w:val="00F76A1A"/>
    <w:rsid w:val="00F76D03"/>
    <w:rsid w:val="00F7765D"/>
    <w:rsid w:val="00F77917"/>
    <w:rsid w:val="00F803E6"/>
    <w:rsid w:val="00F80679"/>
    <w:rsid w:val="00F80812"/>
    <w:rsid w:val="00F810E5"/>
    <w:rsid w:val="00F81B11"/>
    <w:rsid w:val="00F82D4C"/>
    <w:rsid w:val="00F83FBF"/>
    <w:rsid w:val="00F83FDD"/>
    <w:rsid w:val="00F84B04"/>
    <w:rsid w:val="00F85009"/>
    <w:rsid w:val="00F8502B"/>
    <w:rsid w:val="00F85DAB"/>
    <w:rsid w:val="00F8675F"/>
    <w:rsid w:val="00F869DF"/>
    <w:rsid w:val="00F86BBF"/>
    <w:rsid w:val="00F8709A"/>
    <w:rsid w:val="00F87987"/>
    <w:rsid w:val="00F91CF6"/>
    <w:rsid w:val="00F91F7B"/>
    <w:rsid w:val="00F927D9"/>
    <w:rsid w:val="00F92CF5"/>
    <w:rsid w:val="00F93198"/>
    <w:rsid w:val="00F9358B"/>
    <w:rsid w:val="00F94190"/>
    <w:rsid w:val="00F943A5"/>
    <w:rsid w:val="00F948E9"/>
    <w:rsid w:val="00F949E6"/>
    <w:rsid w:val="00F950D2"/>
    <w:rsid w:val="00F95645"/>
    <w:rsid w:val="00F959B0"/>
    <w:rsid w:val="00F95FC3"/>
    <w:rsid w:val="00F96108"/>
    <w:rsid w:val="00F9624D"/>
    <w:rsid w:val="00F96620"/>
    <w:rsid w:val="00F96690"/>
    <w:rsid w:val="00F96951"/>
    <w:rsid w:val="00F96AE3"/>
    <w:rsid w:val="00F96B51"/>
    <w:rsid w:val="00F96EB2"/>
    <w:rsid w:val="00F96F62"/>
    <w:rsid w:val="00F96FE2"/>
    <w:rsid w:val="00FA0305"/>
    <w:rsid w:val="00FA0433"/>
    <w:rsid w:val="00FA06D3"/>
    <w:rsid w:val="00FA0C80"/>
    <w:rsid w:val="00FA113D"/>
    <w:rsid w:val="00FA2118"/>
    <w:rsid w:val="00FA3310"/>
    <w:rsid w:val="00FA36E2"/>
    <w:rsid w:val="00FA3D81"/>
    <w:rsid w:val="00FA4537"/>
    <w:rsid w:val="00FA564C"/>
    <w:rsid w:val="00FA5E47"/>
    <w:rsid w:val="00FA60E7"/>
    <w:rsid w:val="00FA618A"/>
    <w:rsid w:val="00FA644C"/>
    <w:rsid w:val="00FA69DB"/>
    <w:rsid w:val="00FB0007"/>
    <w:rsid w:val="00FB05F5"/>
    <w:rsid w:val="00FB26DA"/>
    <w:rsid w:val="00FB2AB2"/>
    <w:rsid w:val="00FB2F3E"/>
    <w:rsid w:val="00FB3316"/>
    <w:rsid w:val="00FB4DCA"/>
    <w:rsid w:val="00FB5ECC"/>
    <w:rsid w:val="00FB5F59"/>
    <w:rsid w:val="00FB6B03"/>
    <w:rsid w:val="00FC0EC4"/>
    <w:rsid w:val="00FC0F76"/>
    <w:rsid w:val="00FC129B"/>
    <w:rsid w:val="00FC1302"/>
    <w:rsid w:val="00FC1CAF"/>
    <w:rsid w:val="00FC281A"/>
    <w:rsid w:val="00FC2B56"/>
    <w:rsid w:val="00FC2C53"/>
    <w:rsid w:val="00FC367C"/>
    <w:rsid w:val="00FC3708"/>
    <w:rsid w:val="00FC4CA6"/>
    <w:rsid w:val="00FC4E71"/>
    <w:rsid w:val="00FC58D6"/>
    <w:rsid w:val="00FC608C"/>
    <w:rsid w:val="00FC747C"/>
    <w:rsid w:val="00FC750F"/>
    <w:rsid w:val="00FD0514"/>
    <w:rsid w:val="00FD0FB6"/>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0CA"/>
    <w:rsid w:val="00FE0E05"/>
    <w:rsid w:val="00FE1709"/>
    <w:rsid w:val="00FE1866"/>
    <w:rsid w:val="00FE1A3D"/>
    <w:rsid w:val="00FE1D84"/>
    <w:rsid w:val="00FE22A1"/>
    <w:rsid w:val="00FE32AA"/>
    <w:rsid w:val="00FE41E3"/>
    <w:rsid w:val="00FE49A9"/>
    <w:rsid w:val="00FE4AE3"/>
    <w:rsid w:val="00FE4BF1"/>
    <w:rsid w:val="00FE4C5C"/>
    <w:rsid w:val="00FE52B8"/>
    <w:rsid w:val="00FE5FA4"/>
    <w:rsid w:val="00FE65B7"/>
    <w:rsid w:val="00FE65E4"/>
    <w:rsid w:val="00FE6786"/>
    <w:rsid w:val="00FE6F8F"/>
    <w:rsid w:val="00FE725E"/>
    <w:rsid w:val="00FE7867"/>
    <w:rsid w:val="00FF0EC4"/>
    <w:rsid w:val="00FF1103"/>
    <w:rsid w:val="00FF12E9"/>
    <w:rsid w:val="00FF1E5F"/>
    <w:rsid w:val="00FF21F2"/>
    <w:rsid w:val="00FF31EC"/>
    <w:rsid w:val="00FF3341"/>
    <w:rsid w:val="00FF3736"/>
    <w:rsid w:val="00FF534B"/>
    <w:rsid w:val="00FF6229"/>
    <w:rsid w:val="00FF6EFD"/>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 w:type="paragraph" w:styleId="Revision">
    <w:name w:val="Revision"/>
    <w:hidden/>
    <w:uiPriority w:val="99"/>
    <w:semiHidden/>
    <w:rsid w:val="001E3BD3"/>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TotalTime>
  <Pages>20</Pages>
  <Words>22013</Words>
  <Characters>125476</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193</cp:revision>
  <dcterms:created xsi:type="dcterms:W3CDTF">2021-08-06T11:35:00Z</dcterms:created>
  <dcterms:modified xsi:type="dcterms:W3CDTF">2021-10-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